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05568BF7" w:rsidR="00B70094" w:rsidRPr="00D85376" w:rsidRDefault="00B70094" w:rsidP="00491742">
      <w:pPr>
        <w:rPr>
          <w:lang w:val="en-CA"/>
        </w:rPr>
      </w:pPr>
      <w:r w:rsidRPr="00D85376">
        <w:rPr>
          <w:vertAlign w:val="superscript"/>
        </w:rPr>
        <w:t>1</w:t>
      </w:r>
      <w:r w:rsidRPr="00D85376">
        <w:rPr>
          <w:lang w:val="en-CA"/>
        </w:rPr>
        <w:t>B2-251 200 University Ave West, Department of Biology, University of Waterloo, Waterloo,</w:t>
      </w:r>
    </w:p>
    <w:p w14:paraId="35C6B597" w14:textId="1200397D" w:rsidR="00B70094" w:rsidRPr="00D85376" w:rsidRDefault="00B70094" w:rsidP="00491742">
      <w:r w:rsidRPr="00D85376">
        <w:rPr>
          <w:lang w:val="en-CA"/>
        </w:rPr>
        <w:t>Ontario, Canada N2L 3G1</w:t>
      </w:r>
    </w:p>
    <w:p w14:paraId="57772721" w14:textId="73FBE680" w:rsidR="003D0E7D" w:rsidRPr="003D0E7D" w:rsidRDefault="00B70094" w:rsidP="00491742">
      <w:r w:rsidRPr="00D85376">
        <w:rPr>
          <w:vertAlign w:val="superscript"/>
        </w:rPr>
        <w:t>2</w:t>
      </w:r>
      <w:r w:rsidR="003D0E7D" w:rsidRPr="0068110B">
        <w:rPr>
          <w:lang w:val="en-US"/>
        </w:rPr>
        <w:t>429 Cooke Hall, Department of Geology, University at Buffalo, Buffalo, NY, USA 14260</w:t>
      </w:r>
    </w:p>
    <w:p w14:paraId="6155B58D" w14:textId="06FBD455" w:rsidR="00555401" w:rsidRPr="00D85376" w:rsidRDefault="003D0E7D" w:rsidP="00491742">
      <w:pPr>
        <w:rPr>
          <w:lang w:val="en-US"/>
        </w:rPr>
      </w:pPr>
      <w:r>
        <w:rPr>
          <w:vertAlign w:val="superscript"/>
          <w:lang w:val="en-US"/>
        </w:rPr>
        <w:t>3</w:t>
      </w:r>
      <w:r w:rsidR="00555401" w:rsidRPr="00D85376">
        <w:rPr>
          <w:lang w:val="en-US"/>
        </w:rPr>
        <w:t>Alberta Biodiversity Monitoring Institute (ABMI), University of Alberta, Edmonton, AB, Canada, T6G 2E9</w:t>
      </w:r>
    </w:p>
    <w:p w14:paraId="6E652242" w14:textId="44B5AEFB" w:rsidR="00555401" w:rsidRPr="00D85376" w:rsidRDefault="003D0E7D" w:rsidP="00491742">
      <w:pPr>
        <w:rPr>
          <w:lang w:val="en-US"/>
        </w:rPr>
      </w:pPr>
      <w:r>
        <w:rPr>
          <w:vertAlign w:val="superscript"/>
          <w:lang w:val="en-US"/>
        </w:rPr>
        <w:t>4</w:t>
      </w:r>
      <w:r w:rsidR="00555401" w:rsidRPr="00D85376">
        <w:rPr>
          <w:lang w:val="en-US"/>
        </w:rPr>
        <w:t>Department of Biological Sciences, University of Windsor, 401 Sunset Ave</w:t>
      </w:r>
      <w:r w:rsidR="00D85376" w:rsidRPr="00D85376">
        <w:rPr>
          <w:lang w:val="en-US"/>
        </w:rPr>
        <w:t>,</w:t>
      </w:r>
      <w:r w:rsidR="00555401" w:rsidRPr="00D85376">
        <w:rPr>
          <w:lang w:val="en-US"/>
        </w:rPr>
        <w:t xml:space="preserve"> Windsor, Ontario, Canada, N9B 3P4</w:t>
      </w:r>
    </w:p>
    <w:p w14:paraId="5C1BA1FA" w14:textId="0906B08C" w:rsidR="00D85376" w:rsidRPr="00D85376" w:rsidRDefault="003D0E7D" w:rsidP="00491742">
      <w:pPr>
        <w:rPr>
          <w:lang w:val="en-US"/>
        </w:rPr>
      </w:pPr>
      <w:r>
        <w:rPr>
          <w:vertAlign w:val="superscript"/>
          <w:lang w:val="en-US"/>
        </w:rPr>
        <w:t>5</w:t>
      </w:r>
      <w:r w:rsidR="00555401" w:rsidRPr="00D85376">
        <w:rPr>
          <w:lang w:val="en-US"/>
        </w:rPr>
        <w:t xml:space="preserve">Tour du </w:t>
      </w:r>
      <w:proofErr w:type="spellStart"/>
      <w:r w:rsidR="00555401" w:rsidRPr="00D85376">
        <w:rPr>
          <w:lang w:val="en-US"/>
        </w:rPr>
        <w:t>Valat</w:t>
      </w:r>
      <w:proofErr w:type="spellEnd"/>
      <w:r w:rsidR="00555401" w:rsidRPr="00D85376">
        <w:rPr>
          <w:lang w:val="en-US"/>
        </w:rPr>
        <w:t>, Research Institute for the Conservation of Mediterranean Wetlands, 13200 Arles, France</w:t>
      </w:r>
    </w:p>
    <w:p w14:paraId="1ECDB1D0" w14:textId="03AC90FB" w:rsidR="00431E72" w:rsidRPr="00D85376" w:rsidRDefault="00431E72" w:rsidP="00491742">
      <w:pPr>
        <w:pStyle w:val="Heading1"/>
      </w:pPr>
      <w:bookmarkStart w:id="0" w:name="_bmu987qe0m8s" w:colFirst="0" w:colLast="0"/>
      <w:bookmarkEnd w:id="0"/>
      <w:r w:rsidRPr="00D85376">
        <w:t>Acknowledgements</w:t>
      </w:r>
      <w:r w:rsidR="00B90FE9">
        <w:t>:</w:t>
      </w:r>
    </w:p>
    <w:p w14:paraId="6FB08DA2" w14:textId="49BBFD07"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also like to thank Jeremy Fox, Tamara </w:t>
      </w:r>
      <w:proofErr w:type="spellStart"/>
      <w:r w:rsidRPr="00D85376">
        <w:t>Münkemüller</w:t>
      </w:r>
      <w:proofErr w:type="spellEnd"/>
      <w:r w:rsidRPr="00D85376">
        <w:t>, and Courtney Robichaud for feedback on earlier drafts.</w:t>
      </w:r>
      <w:r>
        <w:br w:type="page"/>
      </w:r>
    </w:p>
    <w:p w14:paraId="1B1859A3" w14:textId="59FDB325" w:rsidR="00BB074C" w:rsidRPr="00491742" w:rsidRDefault="00C9158F" w:rsidP="00491742">
      <w:pPr>
        <w:pStyle w:val="Heading1"/>
      </w:pPr>
      <w:commentRangeStart w:id="1"/>
      <w:r w:rsidRPr="00491742">
        <w:lastRenderedPageBreak/>
        <w:t>Abstract</w:t>
      </w:r>
      <w:commentRangeEnd w:id="1"/>
      <w:r w:rsidR="00F04AFD">
        <w:rPr>
          <w:rStyle w:val="CommentReference"/>
          <w:b w:val="0"/>
        </w:rPr>
        <w:commentReference w:id="1"/>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34C83FC" w:rsidR="00D053BA" w:rsidRDefault="00177DCA" w:rsidP="00D053BA">
      <w:r w:rsidRPr="00177DCA">
        <w:t>Methods</w:t>
      </w:r>
      <w:r>
        <w:t>:</w:t>
      </w:r>
      <w:r w:rsidRPr="00177DCA">
        <w:t xml:space="preserve"> </w:t>
      </w:r>
      <w:r w:rsidR="005C38A9">
        <w:t xml:space="preserve">We computed species richness and niche specialization </w:t>
      </w:r>
      <w:ins w:id="2" w:author="Cari Ficken" w:date="2021-02-10T11:48:00Z">
        <w:r w:rsidR="006F0C56">
          <w:t>(</w:t>
        </w:r>
        <w:proofErr w:type="gramStart"/>
        <w:r w:rsidR="006F0C56">
          <w:t>an</w:t>
        </w:r>
        <w:proofErr w:type="gramEnd"/>
        <w:r w:rsidR="006F0C56">
          <w:t xml:space="preserve"> </w:t>
        </w:r>
      </w:ins>
      <w:ins w:id="3" w:author="Cari Ficken" w:date="2021-02-10T11:49:00Z">
        <w:r w:rsidR="006F0C56">
          <w:t xml:space="preserve">measure of the range of human development over which a species </w:t>
        </w:r>
        <w:proofErr w:type="spellStart"/>
        <w:r w:rsidR="006F0C56">
          <w:t>occurrs</w:t>
        </w:r>
        <w:proofErr w:type="spellEnd"/>
        <w:r w:rsidR="006F0C56">
          <w:t xml:space="preserve">)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4" w:name="_yf6x7sj6xrfb" w:colFirst="0" w:colLast="0"/>
      <w:bookmarkEnd w:id="4"/>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5"/>
      <w:r w:rsidRPr="00491742">
        <w:lastRenderedPageBreak/>
        <w:t>Introduction</w:t>
      </w:r>
      <w:commentRangeEnd w:id="5"/>
      <w:r w:rsidR="00F04AFD">
        <w:rPr>
          <w:rStyle w:val="CommentReference"/>
          <w:b w:val="0"/>
        </w:rPr>
        <w:commentReference w:id="5"/>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E568FE"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6"/>
      <w:del w:id="7" w:author="Cari Ficken" w:date="2021-02-10T11:50:00Z">
        <w:r w:rsidR="006F4495" w:rsidRPr="00D85376" w:rsidDel="006F0C56">
          <w:delText xml:space="preserve">reduce </w:delText>
        </w:r>
      </w:del>
      <w:ins w:id="8" w:author="Cari Ficken" w:date="2021-02-10T11:50:00Z">
        <w:r w:rsidR="006F0C56">
          <w:t>influence</w:t>
        </w:r>
        <w:r w:rsidR="006F0C56" w:rsidRPr="00D85376">
          <w:t xml:space="preserve"> </w:t>
        </w:r>
      </w:ins>
      <w:r w:rsidR="006F4495" w:rsidRPr="00D85376">
        <w:t>terrestrial diversity</w:t>
      </w:r>
      <w:r w:rsidR="006F4495">
        <w:t xml:space="preserve"> </w:t>
      </w:r>
      <w:commentRangeEnd w:id="6"/>
      <w:r w:rsidR="001E2FDA">
        <w:rPr>
          <w:rStyle w:val="CommentReference"/>
        </w:rPr>
        <w:commentReference w:id="6"/>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4FD83F96" w:rsidR="00F862FE" w:rsidRDefault="00A310A7" w:rsidP="00491742">
      <w:r>
        <w:t>N</w:t>
      </w:r>
      <w:r w:rsidR="00AF105F" w:rsidRPr="00D85376">
        <w:t xml:space="preserve">onnative plants </w:t>
      </w:r>
      <w:r>
        <w:t xml:space="preserve">can have complicated effects </w:t>
      </w:r>
      <w:r w:rsidR="0010449F">
        <w:t xml:space="preserve">on local diversity </w:t>
      </w:r>
      <w:commentRangeStart w:id="9"/>
      <w:r w:rsidR="009336D6">
        <w:t xml:space="preserve">due to the </w:t>
      </w:r>
      <w:r>
        <w:t>myriad</w:t>
      </w:r>
      <w:r w:rsidR="00332F8D">
        <w:t xml:space="preserve"> </w:t>
      </w:r>
      <w:del w:id="10" w:author="Cari Ficken" w:date="2021-02-10T11:50:00Z">
        <w:r w:rsidR="00332F8D" w:rsidDel="006F0C56">
          <w:delText xml:space="preserve">of </w:delText>
        </w:r>
      </w:del>
      <w:r w:rsidR="00332F8D">
        <w:t>ways</w:t>
      </w:r>
      <w:commentRangeEnd w:id="9"/>
      <w:r w:rsidR="00F04AFD">
        <w:rPr>
          <w:rStyle w:val="CommentReference"/>
        </w:rPr>
        <w:commentReference w:id="9"/>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lastRenderedPageBreak/>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7DA5EC93"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11"/>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11"/>
      <w:ins w:id="12" w:author="Cari Ficken" w:date="2021-02-10T11:50:00Z">
        <w:r w:rsidR="006F0C56">
          <w:t xml:space="preserve"> in our study area</w:t>
        </w:r>
      </w:ins>
      <w:r w:rsidR="001E2FDA">
        <w:rPr>
          <w:rStyle w:val="CommentReference"/>
        </w:rPr>
        <w:commentReference w:id="11"/>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 xml:space="preserve">extents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13" w:name="_17rlq42aonc8" w:colFirst="0" w:colLast="0"/>
      <w:bookmarkEnd w:id="13"/>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562642EC"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14"/>
      <w:commentRangeStart w:id="15"/>
      <w:r w:rsidRPr="00D85376">
        <w:t xml:space="preserve">This dataset consisted of </w:t>
      </w:r>
      <w:commentRangeStart w:id="16"/>
      <w:r w:rsidRPr="00D85376">
        <w:t>158</w:t>
      </w:r>
      <w:ins w:id="17" w:author="Cari Ficken" w:date="2021-02-18T09:44:00Z">
        <w:r w:rsidR="00574926">
          <w:t>2</w:t>
        </w:r>
      </w:ins>
      <w:del w:id="18" w:author="Cari Ficken" w:date="2021-02-18T09:44:00Z">
        <w:r w:rsidRPr="00D85376" w:rsidDel="00574926">
          <w:delText>5</w:delText>
        </w:r>
      </w:del>
      <w:r w:rsidRPr="00D85376">
        <w:t xml:space="preserve"> </w:t>
      </w:r>
      <w:commentRangeEnd w:id="16"/>
      <w:r w:rsidR="00F04AFD">
        <w:rPr>
          <w:rStyle w:val="CommentReference"/>
        </w:rPr>
        <w:commentReference w:id="16"/>
      </w:r>
      <w:r w:rsidRPr="00D85376">
        <w:t xml:space="preserve">unique wetlands, of which </w:t>
      </w:r>
      <w:del w:id="19" w:author="Cari Ficken" w:date="2021-02-18T09:45:00Z">
        <w:r w:rsidRPr="00D85376" w:rsidDel="00574926">
          <w:delText xml:space="preserve">470 </w:delText>
        </w:r>
      </w:del>
      <w:ins w:id="20" w:author="Cari Ficken" w:date="2021-02-18T09:45:00Z">
        <w:r w:rsidR="00574926">
          <w:t>a number were sampled on multiple years. For wetlands sampled over multiple years, we used only the sampling event that was closest to the median sample year (i.e. 2013)</w:t>
        </w:r>
        <w:r w:rsidR="00574926" w:rsidRPr="00D85376">
          <w:t xml:space="preserve"> </w:t>
        </w:r>
        <w:r w:rsidR="00574926">
          <w:t>to red</w:t>
        </w:r>
      </w:ins>
      <w:ins w:id="21" w:author="Cari Ficken" w:date="2021-02-18T09:46:00Z">
        <w:r w:rsidR="00574926">
          <w:t xml:space="preserve">uce any potential variability in richness due to interannual </w:t>
        </w:r>
      </w:ins>
      <w:ins w:id="22" w:author="Cari Ficken" w:date="2021-02-18T09:47:00Z">
        <w:r w:rsidR="00574926">
          <w:t>climatic differences</w:t>
        </w:r>
      </w:ins>
      <w:ins w:id="23" w:author="Cari Ficken" w:date="2021-02-18T09:46:00Z">
        <w:r w:rsidR="00574926">
          <w:t>. T</w:t>
        </w:r>
      </w:ins>
      <w:ins w:id="24" w:author="Cari Ficken" w:date="2021-02-18T09:47:00Z">
        <w:r w:rsidR="00574926">
          <w:t>hus, our final dataset</w:t>
        </w:r>
      </w:ins>
      <w:ins w:id="25" w:author="Cari Ficken" w:date="2021-02-18T09:48:00Z">
        <w:r w:rsidR="00574926">
          <w:t xml:space="preserve"> consisted of </w:t>
        </w:r>
      </w:ins>
      <w:ins w:id="26" w:author="Cari Ficken" w:date="2021-02-18T09:50:00Z">
        <w:r w:rsidR="00574926">
          <w:t xml:space="preserve">554 wetlands sampled with the terrestrial protocol and </w:t>
        </w:r>
      </w:ins>
      <w:ins w:id="27" w:author="Cari Ficken" w:date="2021-02-18T09:51:00Z">
        <w:r w:rsidR="00574926">
          <w:t>1028 wetlands sampled with the wetland protocol for a total of N =</w:t>
        </w:r>
      </w:ins>
      <w:ins w:id="28" w:author="Cari Ficken" w:date="2021-02-18T09:48:00Z">
        <w:r w:rsidR="00574926">
          <w:t xml:space="preserve">1582 </w:t>
        </w:r>
      </w:ins>
      <w:ins w:id="29" w:author="Cari Ficken" w:date="2021-02-18T09:51:00Z">
        <w:r w:rsidR="00574926">
          <w:t>sites.</w:t>
        </w:r>
      </w:ins>
      <w:del w:id="30" w:author="Cari Ficken" w:date="2021-02-18T09:51:00Z">
        <w:r w:rsidRPr="00D85376" w:rsidDel="00574926">
          <w:delText xml:space="preserve">had been sampled twice and 1 had been sampled thrice for a total of 2054 sampling events. There were on </w:delText>
        </w:r>
        <w:r w:rsidRPr="00D85376" w:rsidDel="00574926">
          <w:lastRenderedPageBreak/>
          <w:delText xml:space="preserve">average 5.3 years between sampling events for ABMI sites sampled twice, the site sampled thrice was sampled in 2010, 2011, and 2016. For clarity and concision, we refer to these 2054 sampling events as </w:delText>
        </w:r>
        <w:commentRangeStart w:id="31"/>
        <w:commentRangeStart w:id="32"/>
        <w:r w:rsidRPr="00D85376" w:rsidDel="00574926">
          <w:delText>sites</w:delText>
        </w:r>
        <w:commentRangeEnd w:id="31"/>
        <w:r w:rsidR="001E2FDA" w:rsidDel="00574926">
          <w:rPr>
            <w:rStyle w:val="CommentReference"/>
          </w:rPr>
          <w:commentReference w:id="31"/>
        </w:r>
      </w:del>
      <w:commentRangeEnd w:id="32"/>
      <w:r w:rsidR="00574926">
        <w:rPr>
          <w:rStyle w:val="CommentReference"/>
        </w:rPr>
        <w:commentReference w:id="32"/>
      </w:r>
      <w:r w:rsidRPr="00D85376">
        <w:t>.</w:t>
      </w:r>
      <w:commentRangeEnd w:id="14"/>
      <w:r w:rsidR="00F04AFD">
        <w:rPr>
          <w:rStyle w:val="CommentReference"/>
        </w:rPr>
        <w:commentReference w:id="14"/>
      </w:r>
      <w:commentRangeEnd w:id="15"/>
      <w:r w:rsidR="009464E7">
        <w:rPr>
          <w:rStyle w:val="CommentReference"/>
        </w:rPr>
        <w:commentReference w:id="15"/>
      </w:r>
    </w:p>
    <w:p w14:paraId="4ED8A391" w14:textId="77777777" w:rsidR="00D373C2" w:rsidRPr="00D85376" w:rsidRDefault="00D373C2" w:rsidP="00491742">
      <w:pPr>
        <w:pStyle w:val="Heading2"/>
      </w:pPr>
      <w:bookmarkStart w:id="33" w:name="_vydztjy7tncz" w:colFirst="0" w:colLast="0"/>
      <w:bookmarkEnd w:id="33"/>
      <w:r w:rsidRPr="00D85376">
        <w:t>Vascular plant richness</w:t>
      </w:r>
    </w:p>
    <w:p w14:paraId="6807BFAD" w14:textId="19CB26E5"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34" w:author="Cari Ficken" w:date="2021-02-18T09:55:00Z">
        <w:r w:rsidR="00EE659B">
          <w:t>the vast majority of sites were sampled using 5 transects (</w:t>
        </w:r>
        <w:r w:rsidR="00EE659B" w:rsidRPr="00EE659B">
          <w:rPr>
            <w:highlight w:val="yellow"/>
            <w:rPrChange w:id="35" w:author="Cari Ficken" w:date="2021-02-18T09:56:00Z">
              <w:rPr/>
            </w:rPrChange>
          </w:rPr>
          <w:t xml:space="preserve">n = </w:t>
        </w:r>
      </w:ins>
      <w:ins w:id="36" w:author="Cari Ficken" w:date="2021-02-18T09:56:00Z">
        <w:r w:rsidR="00EE659B" w:rsidRPr="00EE659B">
          <w:rPr>
            <w:highlight w:val="yellow"/>
            <w:rPrChange w:id="37" w:author="Cari Ficken" w:date="2021-02-18T09:56:00Z">
              <w:rPr/>
            </w:rPrChange>
          </w:rPr>
          <w:t>~1000</w:t>
        </w:r>
        <w:r w:rsidR="00EE659B">
          <w:t xml:space="preserve">), though </w:t>
        </w:r>
      </w:ins>
      <w:ins w:id="38" w:author="Cari Ficken" w:date="2021-02-18T09:55:00Z">
        <w:r w:rsidR="00EE659B">
          <w:t>the number of transects sampled ranged from 1 to</w:t>
        </w:r>
      </w:ins>
      <w:ins w:id="39" w:author="Cari Ficken" w:date="2021-02-18T09:56:00Z">
        <w:r w:rsidR="00EE659B">
          <w:t xml:space="preserve"> 8.</w:t>
        </w:r>
      </w:ins>
      <w:commentRangeStart w:id="40"/>
      <w:commentRangeStart w:id="41"/>
      <w:del w:id="42" w:author="Cari Ficken" w:date="2021-02-18T09:56:00Z">
        <w:r w:rsidRPr="00D85376" w:rsidDel="00EE659B">
          <w:delText>up to 14 plots were assessed at each wetland site, spread across this gradient</w:delText>
        </w:r>
        <w:commentRangeEnd w:id="40"/>
        <w:r w:rsidR="001E2FDA" w:rsidDel="00EE659B">
          <w:rPr>
            <w:rStyle w:val="CommentReference"/>
          </w:rPr>
          <w:commentReference w:id="40"/>
        </w:r>
      </w:del>
      <w:commentRangeEnd w:id="41"/>
      <w:r w:rsidR="00EE659B">
        <w:rPr>
          <w:rStyle w:val="CommentReference"/>
        </w:rPr>
        <w:commentReference w:id="41"/>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43" w:name="_wla45hqbj46v" w:colFirst="0" w:colLast="0"/>
      <w:bookmarkEnd w:id="43"/>
      <w:commentRangeStart w:id="44"/>
      <w:r w:rsidRPr="00D85376">
        <w:t>Human development</w:t>
      </w:r>
      <w:commentRangeEnd w:id="44"/>
      <w:r w:rsidR="00A059B4">
        <w:rPr>
          <w:rStyle w:val="CommentReference"/>
          <w:i w:val="0"/>
        </w:rPr>
        <w:commentReference w:id="44"/>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45"/>
      <w:commentRangeStart w:id="46"/>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47" w:author="Cari Ficken" w:date="2021-02-11T14:07:00Z">
        <w:r w:rsidR="00B34699">
          <w:t>; thus</w:t>
        </w:r>
      </w:ins>
      <w:ins w:id="48" w:author="Cari Ficken" w:date="2021-02-11T14:08:00Z">
        <w:r w:rsidR="00B34699">
          <w:t>,</w:t>
        </w:r>
      </w:ins>
      <w:ins w:id="49" w:author="Cari Ficken" w:date="2021-02-11T14:07:00Z">
        <w:r w:rsidR="00B34699">
          <w:t xml:space="preserve"> for terrestrial sites the human </w:t>
        </w:r>
      </w:ins>
      <w:ins w:id="50" w:author="Cari Ficken" w:date="2021-02-11T14:18:00Z">
        <w:r w:rsidR="00F672C4">
          <w:t>development</w:t>
        </w:r>
      </w:ins>
      <w:ins w:id="51" w:author="Cari Ficken" w:date="2021-02-11T14:07:00Z">
        <w:r w:rsidR="00B34699">
          <w:t xml:space="preserve"> area over</w:t>
        </w:r>
      </w:ins>
      <w:ins w:id="52"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53" w:author="Cari Ficken" w:date="2021-02-11T14:11:00Z">
        <w:r w:rsidR="00B34699">
          <w:t xml:space="preserve">; </w:t>
        </w:r>
      </w:ins>
      <w:ins w:id="54" w:author="Cari Ficken" w:date="2021-02-11T14:16:00Z">
        <w:r w:rsidR="00F672C4">
          <w:t xml:space="preserve">thus, for wetland sites, the human </w:t>
        </w:r>
      </w:ins>
      <w:ins w:id="55" w:author="Cari Ficken" w:date="2021-02-11T14:18:00Z">
        <w:r w:rsidR="00F672C4">
          <w:t>development ar</w:t>
        </w:r>
      </w:ins>
      <w:ins w:id="56" w:author="Cari Ficken" w:date="2021-02-11T14:17:00Z">
        <w:r w:rsidR="00F672C4">
          <w:t>ea also overlaps the vegetation sampling plots</w:t>
        </w:r>
      </w:ins>
      <w:r w:rsidRPr="00D85376">
        <w:t xml:space="preserve">. </w:t>
      </w:r>
      <w:commentRangeEnd w:id="45"/>
      <w:r w:rsidR="00F04AFD">
        <w:rPr>
          <w:rStyle w:val="CommentReference"/>
        </w:rPr>
        <w:commentReference w:id="45"/>
      </w:r>
      <w:commentRangeEnd w:id="46"/>
      <w:r w:rsidR="009B6FB7">
        <w:rPr>
          <w:rStyle w:val="CommentReference"/>
        </w:rPr>
        <w:commentReference w:id="46"/>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57" w:name="_22ihufvmrgcg" w:colFirst="0" w:colLast="0"/>
      <w:bookmarkEnd w:id="57"/>
      <w:r w:rsidRPr="00D85376">
        <w:t>Realized niche specialization</w:t>
      </w:r>
    </w:p>
    <w:p w14:paraId="2CCEA52A" w14:textId="00CF6168"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127 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w:t>
      </w:r>
      <w:r w:rsidRPr="00D85376">
        <w:lastRenderedPageBreak/>
        <w:t>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58" w:name="_mfgpgxqp5efs" w:colFirst="0" w:colLast="0"/>
      <w:bookmarkStart w:id="59" w:name="_Hlk27990297"/>
      <w:bookmarkEnd w:id="58"/>
      <w:r w:rsidRPr="00D85376">
        <w:t>Comparisons among human development levels</w:t>
      </w:r>
    </w:p>
    <w:bookmarkEnd w:id="59"/>
    <w:p w14:paraId="5CB4E162" w14:textId="5179004E" w:rsidR="00D373C2" w:rsidRPr="00D85376" w:rsidRDefault="00D373C2" w:rsidP="00491742">
      <w:r w:rsidRPr="00D85376">
        <w:t xml:space="preserve">To compare wetlands surrounded by different human development extents, we selected wetlands surrounded by 0% (n = </w:t>
      </w:r>
      <w:del w:id="60" w:author="Cari Ficken" w:date="2021-02-18T11:46:00Z">
        <w:r w:rsidRPr="00D85376" w:rsidDel="00A01116">
          <w:delText>566</w:delText>
        </w:r>
      </w:del>
      <w:ins w:id="61" w:author="Cari Ficken" w:date="2021-02-18T11:46:00Z">
        <w:r w:rsidR="00A01116">
          <w:t>435</w:t>
        </w:r>
      </w:ins>
      <w:commentRangeStart w:id="62"/>
      <w:commentRangeStart w:id="63"/>
      <w:r w:rsidRPr="00D85376">
        <w:t xml:space="preserve">), 45-55% (n = </w:t>
      </w:r>
      <w:del w:id="64" w:author="Cari Ficken" w:date="2021-02-18T11:46:00Z">
        <w:r w:rsidRPr="00D85376" w:rsidDel="00A01116">
          <w:delText>69</w:delText>
        </w:r>
      </w:del>
      <w:ins w:id="65" w:author="Cari Ficken" w:date="2021-02-18T11:46:00Z">
        <w:r w:rsidR="00A01116">
          <w:t>53</w:t>
        </w:r>
      </w:ins>
      <w:r w:rsidRPr="00D85376">
        <w:t xml:space="preserve">), </w:t>
      </w:r>
      <w:commentRangeEnd w:id="62"/>
      <w:r w:rsidR="001E2FDA">
        <w:rPr>
          <w:rStyle w:val="CommentReference"/>
        </w:rPr>
        <w:commentReference w:id="62"/>
      </w:r>
      <w:commentRangeEnd w:id="63"/>
      <w:r w:rsidR="00F672C4">
        <w:rPr>
          <w:rStyle w:val="CommentReference"/>
        </w:rPr>
        <w:commentReference w:id="63"/>
      </w:r>
      <w:r w:rsidRPr="00D85376">
        <w:t>and ≥</w:t>
      </w:r>
      <w:r w:rsidR="00B765A8">
        <w:t xml:space="preserve"> </w:t>
      </w:r>
      <w:r w:rsidRPr="00D85376">
        <w:t>90% (n = 1</w:t>
      </w:r>
      <w:ins w:id="66" w:author="Cari Ficken" w:date="2021-02-18T11:46:00Z">
        <w:r w:rsidR="00A01116">
          <w:t>25</w:t>
        </w:r>
      </w:ins>
      <w:del w:id="67"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68"/>
      <w:commentRangeStart w:id="69"/>
      <w:commentRangeStart w:id="70"/>
      <w:commentRangeStart w:id="71"/>
      <w:r w:rsidRPr="00491742">
        <w:t>Statistical</w:t>
      </w:r>
      <w:r w:rsidRPr="00D85376">
        <w:t xml:space="preserve"> analyses</w:t>
      </w:r>
      <w:commentRangeEnd w:id="68"/>
      <w:r w:rsidR="00A059B4">
        <w:rPr>
          <w:rStyle w:val="CommentReference"/>
          <w:i w:val="0"/>
        </w:rPr>
        <w:commentReference w:id="68"/>
      </w:r>
      <w:commentRangeEnd w:id="69"/>
      <w:commentRangeEnd w:id="70"/>
      <w:commentRangeEnd w:id="71"/>
      <w:r w:rsidR="008B2DA1">
        <w:rPr>
          <w:rStyle w:val="CommentReference"/>
          <w:i w:val="0"/>
        </w:rPr>
        <w:commentReference w:id="69"/>
      </w:r>
      <w:r w:rsidR="008B2DA1">
        <w:rPr>
          <w:rStyle w:val="CommentReference"/>
          <w:i w:val="0"/>
        </w:rPr>
        <w:commentReference w:id="70"/>
      </w:r>
      <w:r w:rsidR="00EF6CFA">
        <w:rPr>
          <w:rStyle w:val="CommentReference"/>
          <w:i w:val="0"/>
        </w:rPr>
        <w:commentReference w:id="71"/>
      </w:r>
    </w:p>
    <w:p w14:paraId="3EC6E104" w14:textId="3FEE71E0" w:rsidR="00D373C2" w:rsidRDefault="00D373C2" w:rsidP="00491742">
      <w:pPr>
        <w:rPr>
          <w:highlight w:val="yellow"/>
        </w:rPr>
      </w:pPr>
      <w:r w:rsidRPr="00D85376">
        <w:t xml:space="preserve">We examined relationships between human development and both plant richness and mean community-level niche specialization for 778 vascular plant species at n = 2054 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72" w:author="Cari Ficken" w:date="2021-02-11T14:47:00Z">
        <w:r w:rsidR="008B2DA1">
          <w:t xml:space="preserve"> (both untransformed)</w:t>
        </w:r>
      </w:ins>
      <w:r w:rsidRPr="00D85376">
        <w:t>.</w:t>
      </w:r>
      <w:ins w:id="73" w:author="Cari Ficken" w:date="2021-02-18T09:59:00Z">
        <w:r w:rsidR="00EE659B">
          <w:t xml:space="preserve"> </w:t>
        </w:r>
      </w:ins>
      <w:ins w:id="74" w:author="Cari Ficken" w:date="2021-02-18T11:47:00Z">
        <w:r w:rsidR="00A01116">
          <w:t>Data and models</w:t>
        </w:r>
      </w:ins>
      <w:ins w:id="75" w:author="Cari Ficken" w:date="2021-02-18T09:59:00Z">
        <w:r w:rsidR="00EE659B">
          <w:t xml:space="preserve"> were visually inspected to determine that they met the </w:t>
        </w:r>
      </w:ins>
      <w:ins w:id="76" w:author="Cari Ficken" w:date="2021-02-18T11:46:00Z">
        <w:r w:rsidR="00A01116">
          <w:t>test</w:t>
        </w:r>
      </w:ins>
      <w:ins w:id="77" w:author="Cari Ficken" w:date="2021-02-18T11:47:00Z">
        <w:r w:rsidR="00A01116">
          <w:t xml:space="preserve"> </w:t>
        </w:r>
      </w:ins>
      <w:ins w:id="78" w:author="Cari Ficken" w:date="2021-02-18T09:59:00Z">
        <w:r w:rsidR="00EE659B">
          <w:t>assumptions.</w:t>
        </w:r>
      </w:ins>
      <w:r w:rsidRPr="00D85376">
        <w:t xml:space="preserve"> </w:t>
      </w:r>
      <w:commentRangeStart w:id="79"/>
      <w:commentRangeStart w:id="80"/>
      <w:r w:rsidRPr="00D85376">
        <w:t xml:space="preserve">In both models, the percent cover of human development was the predictor and we included </w:t>
      </w:r>
      <w:commentRangeStart w:id="81"/>
      <w:commentRangeStart w:id="82"/>
      <w:r w:rsidRPr="00D85376">
        <w:t xml:space="preserve">protocol (i.e. wetland or terrestrial) as a </w:t>
      </w:r>
      <w:commentRangeStart w:id="83"/>
      <w:commentRangeStart w:id="84"/>
      <w:r w:rsidRPr="00D85376">
        <w:t xml:space="preserve">fixed effect </w:t>
      </w:r>
      <w:commentRangeEnd w:id="81"/>
      <w:r w:rsidR="00A059B4">
        <w:rPr>
          <w:rStyle w:val="CommentReference"/>
        </w:rPr>
        <w:commentReference w:id="81"/>
      </w:r>
      <w:commentRangeEnd w:id="82"/>
      <w:r w:rsidR="00EA7342">
        <w:rPr>
          <w:rStyle w:val="CommentReference"/>
        </w:rPr>
        <w:commentReference w:id="82"/>
      </w:r>
      <w:r w:rsidRPr="00D85376">
        <w:t>to account for potential differences in the response variable due to sampling methodology.</w:t>
      </w:r>
      <w:commentRangeEnd w:id="79"/>
      <w:r w:rsidR="00F04AFD">
        <w:rPr>
          <w:rStyle w:val="CommentReference"/>
        </w:rPr>
        <w:commentReference w:id="79"/>
      </w:r>
      <w:commentRangeEnd w:id="80"/>
      <w:r w:rsidR="00EA7342">
        <w:rPr>
          <w:rStyle w:val="CommentReference"/>
        </w:rPr>
        <w:commentReference w:id="80"/>
      </w:r>
      <w:r w:rsidRPr="00D85376">
        <w:t xml:space="preserve"> </w:t>
      </w:r>
      <w:commentRangeEnd w:id="83"/>
      <w:r w:rsidR="001E2FDA">
        <w:rPr>
          <w:rStyle w:val="CommentReference"/>
        </w:rPr>
        <w:commentReference w:id="83"/>
      </w:r>
      <w:commentRangeEnd w:id="84"/>
      <w:r w:rsidR="00151242">
        <w:rPr>
          <w:rStyle w:val="CommentReference"/>
        </w:rPr>
        <w:commentReference w:id="84"/>
      </w:r>
      <w:commentRangeStart w:id="85"/>
      <w:commentRangeStart w:id="86"/>
      <w:r w:rsidRPr="00D85376">
        <w:t xml:space="preserve">We included sampling year and site identity as random effects to account for any differences in sampling year for sites that were sampled </w:t>
      </w:r>
      <w:r w:rsidR="00D60152">
        <w:t>more than one</w:t>
      </w:r>
      <w:r w:rsidRPr="00D85376">
        <w:t xml:space="preserve"> time. </w:t>
      </w:r>
      <w:commentRangeEnd w:id="85"/>
      <w:r w:rsidR="001E2FDA">
        <w:rPr>
          <w:rStyle w:val="CommentReference"/>
        </w:rPr>
        <w:commentReference w:id="85"/>
      </w:r>
      <w:commentRangeEnd w:id="86"/>
      <w:r w:rsidR="00EC762F">
        <w:rPr>
          <w:rStyle w:val="CommentReference"/>
        </w:rPr>
        <w:commentReference w:id="86"/>
      </w:r>
      <w:commentRangeStart w:id="87"/>
      <w:r w:rsidRPr="00D85376">
        <w:t xml:space="preserve">We first compared models that included plant species richness as a linear vs second order polynomial fit of human development using </w:t>
      </w:r>
      <w:commentRangeStart w:id="88"/>
      <w:r w:rsidRPr="00D85376">
        <w:t xml:space="preserve">AIC </w:t>
      </w:r>
      <w:commentRangeEnd w:id="88"/>
      <w:r w:rsidR="001E2FDA">
        <w:rPr>
          <w:rStyle w:val="CommentReference"/>
        </w:rPr>
        <w:commentReference w:id="88"/>
      </w:r>
      <w:r w:rsidRPr="00D85376">
        <w:t>and chose the model that minimized AIC</w:t>
      </w:r>
      <w:commentRangeEnd w:id="87"/>
      <w:r w:rsidR="001E2FDA">
        <w:rPr>
          <w:rStyle w:val="CommentReference"/>
        </w:rPr>
        <w:commentReference w:id="87"/>
      </w:r>
      <w:r w:rsidRPr="00D85376">
        <w:t xml:space="preserve">. </w:t>
      </w:r>
      <w:commentRangeStart w:id="89"/>
      <w:r w:rsidRPr="00D85376">
        <w:t xml:space="preserve">Next,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89"/>
      <w:r w:rsidR="00F04AFD">
        <w:rPr>
          <w:rStyle w:val="CommentReference"/>
        </w:rPr>
        <w:commentReference w:id="89"/>
      </w:r>
    </w:p>
    <w:p w14:paraId="73BFCD89" w14:textId="77777777" w:rsidR="004F2961" w:rsidRPr="00D85376" w:rsidRDefault="004F2961" w:rsidP="00491742">
      <w:pPr>
        <w:rPr>
          <w:highlight w:val="yellow"/>
        </w:rPr>
      </w:pPr>
    </w:p>
    <w:p w14:paraId="0D17685E" w14:textId="0BDAF5E4" w:rsidR="00D373C2" w:rsidRPr="00491742" w:rsidRDefault="00D373C2" w:rsidP="00491742">
      <w:r w:rsidRPr="00491742">
        <w:lastRenderedPageBreak/>
        <w:t xml:space="preserve">To examine whether the floristic composition differed among communities surrounded by low, intermediate, and high human development levels, we performed a Nonmetric Multidimensional Scaling (NMDS) analysis with </w:t>
      </w:r>
      <w:commentRangeStart w:id="90"/>
      <w:commentRangeStart w:id="91"/>
      <w:del w:id="92" w:author="Cari Ficken" w:date="2021-02-18T10:25:00Z">
        <w:r w:rsidRPr="00491742" w:rsidDel="00EC762F">
          <w:delText xml:space="preserve">Jaccard </w:delText>
        </w:r>
      </w:del>
      <w:commentRangeEnd w:id="90"/>
      <w:ins w:id="93" w:author="Cari Ficken" w:date="2021-02-18T10:25:00Z">
        <w:r w:rsidR="00EC762F">
          <w:t>Chao</w:t>
        </w:r>
        <w:r w:rsidR="00EC762F" w:rsidRPr="00491742">
          <w:t xml:space="preserve"> </w:t>
        </w:r>
      </w:ins>
      <w:r w:rsidR="00F04AFD">
        <w:rPr>
          <w:rStyle w:val="CommentReference"/>
        </w:rPr>
        <w:commentReference w:id="90"/>
      </w:r>
      <w:commentRangeEnd w:id="91"/>
      <w:r w:rsidR="00EC762F">
        <w:rPr>
          <w:rStyle w:val="CommentReference"/>
        </w:rPr>
        <w:commentReference w:id="91"/>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94" w:author="Cari Ficken" w:date="2021-02-18T11:26:00Z">
        <w:r w:rsidR="00AB06F1">
          <w:t xml:space="preserve"> </w:t>
        </w:r>
        <w:r w:rsidR="00704F53">
          <w:t>Differenc</w:t>
        </w:r>
      </w:ins>
      <w:ins w:id="95" w:author="Cari Ficken" w:date="2021-02-18T11:27:00Z">
        <w:r w:rsidR="00704F53">
          <w:t xml:space="preserve">es in composition detected by adonis2 can be attributable to different mean composition or composition variances; to test whether </w:t>
        </w:r>
      </w:ins>
      <w:ins w:id="96" w:author="Cari Ficken" w:date="2021-02-18T11:28:00Z">
        <w:r w:rsidR="00704F53">
          <w:t>sites in each human development level exhibited different variances, we also performed a dispersion</w:t>
        </w:r>
      </w:ins>
      <w:ins w:id="97"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r w:rsidR="00704F53">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98" w:name="_e69flg9djva6" w:colFirst="0" w:colLast="0"/>
      <w:bookmarkEnd w:id="98"/>
      <w:commentRangeStart w:id="99"/>
      <w:r w:rsidRPr="00491742">
        <w:t>Results</w:t>
      </w:r>
      <w:commentRangeEnd w:id="99"/>
      <w:r w:rsidR="00A059B4">
        <w:rPr>
          <w:rStyle w:val="CommentReference"/>
          <w:b w:val="0"/>
        </w:rPr>
        <w:commentReference w:id="99"/>
      </w:r>
    </w:p>
    <w:p w14:paraId="49E017F4" w14:textId="4A1A6D74" w:rsidR="00FD6BAE" w:rsidRPr="00491742" w:rsidRDefault="00E90020" w:rsidP="00491742">
      <w:pPr>
        <w:rPr>
          <w:rFonts w:cs="Arial"/>
        </w:rPr>
      </w:pPr>
      <w:r>
        <w:t>A</w:t>
      </w:r>
      <w:r w:rsidRPr="00D85376">
        <w:t xml:space="preserve">cross </w:t>
      </w:r>
      <w:del w:id="100" w:author="Cari Ficken" w:date="2021-02-18T11:47:00Z">
        <w:r w:rsidRPr="00D85376" w:rsidDel="00441EA7">
          <w:delText xml:space="preserve">2054 </w:delText>
        </w:r>
      </w:del>
      <w:ins w:id="101"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102" w:author="Cari Ficken" w:date="2021-02-18T16:26:00Z">
        <w:r w:rsidR="006531FC" w:rsidRPr="00D85376" w:rsidDel="00031BB4">
          <w:delText>7</w:delText>
        </w:r>
      </w:del>
      <w:ins w:id="103" w:author="Cari Ficken" w:date="2021-02-18T16:26:00Z">
        <w:r w:rsidR="00031BB4">
          <w:t>9</w:t>
        </w:r>
      </w:ins>
      <w:r w:rsidR="00C9158F" w:rsidRPr="00D85376">
        <w:t>, conditional-R² = 0.</w:t>
      </w:r>
      <w:del w:id="104" w:author="Cari Ficken" w:date="2021-02-18T16:26:00Z">
        <w:r w:rsidR="00C9158F" w:rsidRPr="00D85376" w:rsidDel="00031BB4">
          <w:delText>74</w:delText>
        </w:r>
      </w:del>
      <w:ins w:id="105" w:author="Cari Ficken" w:date="2021-02-18T16:26:00Z">
        <w:r w:rsidR="00031BB4">
          <w:t>21</w:t>
        </w:r>
      </w:ins>
      <w:r w:rsidR="00C9158F" w:rsidRPr="00D85376">
        <w:t>, all</w:t>
      </w:r>
      <w:r w:rsidR="00F77742" w:rsidRPr="00D85376">
        <w:t xml:space="preserve"> predictors</w:t>
      </w:r>
      <w:r w:rsidR="00C9158F" w:rsidRPr="00D85376">
        <w:t xml:space="preserve"> P &lt; 0.001; ΔAIC vs linear model = </w:t>
      </w:r>
      <w:ins w:id="106" w:author="Cari Ficken" w:date="2021-02-18T16:27:00Z">
        <w:r w:rsidR="00031BB4">
          <w:t>88.</w:t>
        </w:r>
      </w:ins>
      <w:ins w:id="107" w:author="Cari Ficken" w:date="2021-02-18T16:35:00Z">
        <w:r w:rsidR="00031BB4">
          <w:t>6</w:t>
        </w:r>
      </w:ins>
      <w:bookmarkStart w:id="108" w:name="_GoBack"/>
      <w:bookmarkEnd w:id="108"/>
      <w:ins w:id="109" w:author="Cari Ficken" w:date="2021-02-18T16:27:00Z">
        <w:r w:rsidR="00031BB4">
          <w:t>7</w:t>
        </w:r>
      </w:ins>
      <w:del w:id="110"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111" w:author="Cari Ficken" w:date="2021-02-18T16:32:00Z">
        <w:r w:rsidR="004A1DC6" w:rsidRPr="00D85376" w:rsidDel="00031BB4">
          <w:delText>3</w:delText>
        </w:r>
      </w:del>
      <w:ins w:id="112" w:author="Cari Ficken" w:date="2021-02-18T16:32:00Z">
        <w:r w:rsidR="00031BB4">
          <w:t>4</w:t>
        </w:r>
      </w:ins>
      <w:r w:rsidR="00AB3494" w:rsidRPr="00D85376">
        <w:t>, conditional-R² = 0.</w:t>
      </w:r>
      <w:ins w:id="113" w:author="Cari Ficken" w:date="2021-02-18T16:32:00Z">
        <w:r w:rsidR="00031BB4">
          <w:t>16</w:t>
        </w:r>
      </w:ins>
      <w:del w:id="114" w:author="Cari Ficken" w:date="2021-02-18T16:32:00Z">
        <w:r w:rsidR="001D00FB" w:rsidRPr="00D85376" w:rsidDel="00031BB4">
          <w:delText>85</w:delText>
        </w:r>
      </w:del>
      <w:r w:rsidR="00AB3494" w:rsidRPr="00D85376">
        <w:t xml:space="preserve">, all </w:t>
      </w:r>
      <w:commentRangeStart w:id="115"/>
      <w:r w:rsidR="00AB3494" w:rsidRPr="00D85376">
        <w:t>P &lt; 0.001</w:t>
      </w:r>
      <w:commentRangeEnd w:id="115"/>
      <w:r w:rsidR="00031BB4">
        <w:rPr>
          <w:rStyle w:val="CommentReference"/>
        </w:rPr>
        <w:commentReference w:id="115"/>
      </w:r>
      <w:r w:rsidR="00AB3494" w:rsidRPr="00D85376">
        <w:t xml:space="preserve">, ΔAIC vs linear model = </w:t>
      </w:r>
      <w:ins w:id="116" w:author="Cari Ficken" w:date="2021-02-18T16:34:00Z">
        <w:r w:rsidR="00031BB4">
          <w:t>101.63</w:t>
        </w:r>
      </w:ins>
      <w:del w:id="117"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44A7D767" w:rsidR="00031BB4" w:rsidRPr="000E4810" w:rsidRDefault="00031BB4" w:rsidP="00491742">
                            <w:r w:rsidRPr="000E4810">
                              <w:t xml:space="preserve">Figure 1: Vascular plant (a) species richness and (b) mean niche specialization show inverse relationships to human development across Albertan wetlands. Second order polynomial models were the best models selected 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44A7D767" w:rsidR="00031BB4" w:rsidRPr="000E4810" w:rsidRDefault="00031BB4" w:rsidP="00491742">
                      <w:r w:rsidRPr="000E4810">
                        <w:t xml:space="preserve">Figure 1: Vascular plant (a) species richness and (b) mean niche specialization show inverse relationships to human development across Albertan wetlands. Second order polynomial models were the best models selected 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r w:rsidRPr="00D85376">
        <w:rPr>
          <w:noProof/>
        </w:rPr>
        <w:drawing>
          <wp:inline distT="0" distB="0" distL="0" distR="0" wp14:anchorId="641D8DB5" wp14:editId="7A2E225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194EDE8A" w14:textId="4D9467C9" w:rsidR="005064C2" w:rsidRDefault="00CD1C2A" w:rsidP="00491742">
      <w:bookmarkStart w:id="118" w:name="_dbv670u354b2" w:colFirst="0" w:colLast="0"/>
      <w:bookmarkEnd w:id="118"/>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F = 56.32, R</w:t>
      </w:r>
      <w:r w:rsidR="001C03B5" w:rsidRPr="00D85376">
        <w:rPr>
          <w:vertAlign w:val="superscript"/>
        </w:rPr>
        <w:t xml:space="preserve">2 </w:t>
      </w:r>
      <w:r w:rsidR="001C03B5" w:rsidRPr="00D85376">
        <w:t>= 0.07</w:t>
      </w:r>
      <w:r w:rsidR="005064C2" w:rsidRPr="00D85376">
        <w:t>, p</w:t>
      </w:r>
      <w:r w:rsidR="004F4AD6" w:rsidRPr="00D85376">
        <w:t xml:space="preserve"> </w:t>
      </w:r>
      <w:r w:rsidR="005064C2" w:rsidRPr="00D85376">
        <w:t>=</w:t>
      </w:r>
      <w:r w:rsidR="004F4AD6" w:rsidRPr="00D85376">
        <w:t xml:space="preserve"> </w:t>
      </w:r>
      <w:r w:rsidR="005064C2" w:rsidRPr="00D85376">
        <w:t xml:space="preserve">0.001; </w:t>
      </w:r>
      <w:r w:rsidR="00324BFF" w:rsidRPr="00D85376">
        <w:t>SI 2</w:t>
      </w:r>
      <w:r w:rsidR="005064C2" w:rsidRPr="00D85376">
        <w:t>), indicating that despite similar levels of diversity 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 </w:t>
      </w:r>
      <w:proofErr w:type="spellStart"/>
      <w:r w:rsidR="0025394E" w:rsidRPr="00D85376">
        <w:rPr>
          <w:i/>
        </w:rPr>
        <w:t>Eriophorum</w:t>
      </w:r>
      <w:proofErr w:type="spellEnd"/>
      <w:r w:rsidR="0025394E" w:rsidRPr="00D85376">
        <w:rPr>
          <w:i/>
        </w:rPr>
        <w:t xml:space="preserve"> </w:t>
      </w:r>
      <w:proofErr w:type="spellStart"/>
      <w:r w:rsidR="0025394E" w:rsidRPr="00D85376">
        <w:rPr>
          <w:i/>
        </w:rPr>
        <w:t>viridicarinatum</w:t>
      </w:r>
      <w:proofErr w:type="spellEnd"/>
      <w:r w:rsidR="0025394E" w:rsidRPr="00D85376">
        <w:t xml:space="preserve"> (</w:t>
      </w:r>
      <w:proofErr w:type="spellStart"/>
      <w:r w:rsidR="0025394E" w:rsidRPr="00D85376">
        <w:t>thinleaf</w:t>
      </w:r>
      <w:proofErr w:type="spellEnd"/>
      <w:r w:rsidR="0025394E" w:rsidRPr="00D85376">
        <w:t xml:space="preserve"> </w:t>
      </w:r>
      <w:proofErr w:type="spellStart"/>
      <w:r w:rsidR="0025394E" w:rsidRPr="00D85376">
        <w:t>cottonsedge</w:t>
      </w:r>
      <w:proofErr w:type="spellEnd"/>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r w:rsidR="00D026D2" w:rsidRPr="00D85376">
        <w:rPr>
          <w:i/>
        </w:rPr>
        <w:t>Ledum</w:t>
      </w:r>
      <w:proofErr w:type="spellEnd"/>
      <w:r w:rsidR="00D026D2" w:rsidRPr="00D85376">
        <w:rPr>
          <w:i/>
        </w:rPr>
        <w:t xml:space="preserve"> </w:t>
      </w:r>
      <w:proofErr w:type="spellStart"/>
      <w:r w:rsidR="00D026D2" w:rsidRPr="00D85376">
        <w:rPr>
          <w:i/>
        </w:rPr>
        <w:t>palustre</w:t>
      </w:r>
      <w:proofErr w:type="spellEnd"/>
      <w:r w:rsidR="00D026D2" w:rsidRPr="00D85376">
        <w:t xml:space="preserve"> (marsh Labrador tea),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r w:rsidR="0025394E" w:rsidRPr="00D85376">
        <w:rPr>
          <w:i/>
        </w:rPr>
        <w:t xml:space="preserve">Solanum </w:t>
      </w:r>
      <w:proofErr w:type="spellStart"/>
      <w:r w:rsidR="0025394E" w:rsidRPr="00D85376">
        <w:rPr>
          <w:i/>
        </w:rPr>
        <w:t>triflorum</w:t>
      </w:r>
      <w:proofErr w:type="spellEnd"/>
      <w:r w:rsidR="0025394E" w:rsidRPr="00D85376">
        <w:rPr>
          <w:i/>
        </w:rPr>
        <w:t xml:space="preserve"> </w:t>
      </w:r>
      <w:r w:rsidR="0025394E" w:rsidRPr="00D85376">
        <w:t>(</w:t>
      </w:r>
      <w:proofErr w:type="spellStart"/>
      <w:r w:rsidR="0025394E" w:rsidRPr="00D85376">
        <w:t>cutleaf</w:t>
      </w:r>
      <w:proofErr w:type="spellEnd"/>
      <w:r w:rsidR="0025394E" w:rsidRPr="00D85376">
        <w:t xml:space="preserve"> nightshade;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 xml:space="preserve">overlapped with those of the high and low development wetlands but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F = 31.58, R</w:t>
      </w:r>
      <w:r w:rsidR="001C03B5" w:rsidRPr="00D85376">
        <w:rPr>
          <w:vertAlign w:val="superscript"/>
        </w:rPr>
        <w:t xml:space="preserve">2 </w:t>
      </w:r>
      <w:r w:rsidR="001C03B5" w:rsidRPr="00D85376">
        <w:t xml:space="preserve">= 0.07,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p>
    <w:p w14:paraId="4C324911" w14:textId="77777777" w:rsidR="00541422" w:rsidRPr="00D85376" w:rsidRDefault="00541422" w:rsidP="00491742"/>
    <w:p w14:paraId="7EC46173" w14:textId="3599A879"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2;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4,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82, mean square</w:t>
      </w:r>
      <w:r w:rsidR="00A6360E" w:rsidRPr="00D85376">
        <w:t xml:space="preserve"> </w:t>
      </w:r>
      <w:r w:rsidR="00147248" w:rsidRPr="00D85376">
        <w:t>=</w:t>
      </w:r>
      <w:r w:rsidR="00A6360E" w:rsidRPr="00D85376">
        <w:t xml:space="preserve"> </w:t>
      </w:r>
      <w:r w:rsidR="003E4469" w:rsidRPr="00D85376">
        <w:t>27605</w:t>
      </w:r>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r w:rsidR="00AB38F7" w:rsidRPr="00D85376">
        <w:t>709.65</w:t>
      </w:r>
      <w:r w:rsidR="00147248" w:rsidRPr="00D85376">
        <w:t>, p</w:t>
      </w:r>
      <w:r w:rsidR="00A6360E" w:rsidRPr="00D85376">
        <w:t xml:space="preserve"> </w:t>
      </w:r>
      <w:r w:rsidR="00147248" w:rsidRPr="00D85376">
        <w:t>&lt;</w:t>
      </w:r>
      <w:r w:rsidR="00A6360E" w:rsidRPr="00D85376">
        <w:t xml:space="preserve"> </w:t>
      </w:r>
      <w:r w:rsidR="00147248" w:rsidRPr="00D85376">
        <w:lastRenderedPageBreak/>
        <w:t xml:space="preserve">0.001; </w:t>
      </w:r>
      <w:r w:rsidR="00A75093" w:rsidRPr="00D85376">
        <w:t>ΔAIC vs linear model = 3</w:t>
      </w:r>
      <w:r w:rsidR="00AB38F7" w:rsidRPr="00D85376">
        <w:t>2</w:t>
      </w:r>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Figure 2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r w:rsidR="006D6023" w:rsidRPr="00D85376">
        <w:t>0</w:t>
      </w:r>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r w:rsidR="006D6023" w:rsidRPr="00D85376">
        <w:t>5</w:t>
      </w:r>
      <w:r w:rsidR="00C9158F" w:rsidRPr="00D85376">
        <w:t xml:space="preserve"> ±</w:t>
      </w:r>
      <w:r w:rsidR="00A6360E" w:rsidRPr="00D85376">
        <w:t xml:space="preserve"> </w:t>
      </w:r>
      <w:r w:rsidR="006D6023" w:rsidRPr="00D85376">
        <w:t>20</w:t>
      </w:r>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r w:rsidR="00C9158F" w:rsidRPr="00D85376">
        <w:t>3</w:t>
      </w:r>
      <w:r w:rsidR="006D6023" w:rsidRPr="00D85376">
        <w:t>2</w:t>
      </w:r>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r w:rsidR="006D6023" w:rsidRPr="00D85376">
        <w:t>321.79</w:t>
      </w:r>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r w:rsidR="00BB59A8">
        <w:t>M</w:t>
      </w:r>
      <w:r w:rsidR="00812B6A">
        <w:t xml:space="preserve">odels </w:t>
      </w:r>
      <w:r w:rsidR="00BF4F02" w:rsidRPr="00D85376">
        <w:t xml:space="preserve">of species richness </w:t>
      </w:r>
      <w:r w:rsidR="00BB59A8">
        <w:t>which</w:t>
      </w:r>
      <w:r w:rsidR="00C239BC" w:rsidRPr="00D85376">
        <w:t xml:space="preserve"> </w:t>
      </w:r>
      <w:r w:rsidR="00BF4F02" w:rsidRPr="00D85376">
        <w:t xml:space="preserve">included </w:t>
      </w:r>
      <w:r w:rsidR="00BB59A8">
        <w:t>as fixed effects</w:t>
      </w:r>
      <w:r w:rsidR="00BB59A8" w:rsidRPr="00D85376">
        <w:t xml:space="preserve"> </w:t>
      </w:r>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r w:rsidR="00D80DD7">
        <w:t xml:space="preserve"> </w:t>
      </w:r>
      <w:r w:rsidR="00D80DD7" w:rsidRPr="000E4810">
        <w:t xml:space="preserve">(a) </w:t>
      </w:r>
    </w:p>
    <w:p w14:paraId="3E56D96C" w14:textId="0F127071" w:rsidR="00DC4EAD" w:rsidRPr="00D85376" w:rsidRDefault="00805CDC" w:rsidP="00491742">
      <w:r w:rsidRPr="00D85376">
        <w:rPr>
          <w:noProof/>
        </w:rPr>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7C9DA216" w:rsidR="00031BB4" w:rsidRPr="000E4810" w:rsidRDefault="00031BB4"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w:t>
                            </w:r>
                            <w:proofErr w:type="spellStart"/>
                            <w:r w:rsidRPr="000E4810">
                              <w:t>thik</w:t>
                            </w:r>
                            <w:proofErr w:type="spellEnd"/>
                            <w:r w:rsidRPr="000E4810">
                              <w:t xml:space="preserve">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27 </w:t>
                            </w:r>
                            <w:r w:rsidRPr="00D85376">
                              <w:t>±</w:t>
                            </w:r>
                            <w:r>
                              <w:t xml:space="preserve"> 18.5 for low, 39 </w:t>
                            </w:r>
                            <w:r w:rsidRPr="00D85376">
                              <w:t>±</w:t>
                            </w:r>
                            <w:r>
                              <w:t xml:space="preserve"> 23 for intermediate and 35 </w:t>
                            </w:r>
                            <w:r w:rsidRPr="00D85376">
                              <w:t>±</w:t>
                            </w:r>
                            <w:r>
                              <w:t xml:space="preserve"> 19.75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7C9DA216" w:rsidR="00031BB4" w:rsidRPr="000E4810" w:rsidRDefault="00031BB4" w:rsidP="00491742">
                      <w:r w:rsidRPr="000E4810">
                        <w:t xml:space="preserve">Figure 2: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w:t>
                      </w:r>
                      <w:proofErr w:type="spellStart"/>
                      <w:r w:rsidRPr="000E4810">
                        <w:t>thik</w:t>
                      </w:r>
                      <w:proofErr w:type="spellEnd"/>
                      <w:r w:rsidRPr="000E4810">
                        <w:t xml:space="preserve">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27 </w:t>
                      </w:r>
                      <w:r w:rsidRPr="00D85376">
                        <w:t>±</w:t>
                      </w:r>
                      <w:r>
                        <w:t xml:space="preserve"> 18.5 for low, 39 </w:t>
                      </w:r>
                      <w:r w:rsidRPr="00D85376">
                        <w:t>±</w:t>
                      </w:r>
                      <w:r>
                        <w:t xml:space="preserve"> 23 for intermediate and 35 </w:t>
                      </w:r>
                      <w:r w:rsidRPr="00D85376">
                        <w:t>±</w:t>
                      </w:r>
                      <w:r>
                        <w:t xml:space="preserve"> 19.75 for high </w:t>
                      </w:r>
                      <w:r w:rsidRPr="000E4810">
                        <w:t>human development levels</w:t>
                      </w:r>
                      <w:r>
                        <w:t xml:space="preserve"> (median </w:t>
                      </w:r>
                      <w:r w:rsidRPr="00D85376">
                        <w:t>± IQR</w:t>
                      </w:r>
                      <w:r>
                        <w:t>).</w:t>
                      </w:r>
                    </w:p>
                  </w:txbxContent>
                </v:textbox>
              </v:shape>
            </w:pict>
          </mc:Fallback>
        </mc:AlternateContent>
      </w:r>
      <w:r w:rsidR="00E93CDF" w:rsidRPr="00D85376">
        <w:rPr>
          <w:noProof/>
        </w:rPr>
        <w:drawing>
          <wp:inline distT="0" distB="0" distL="0" distR="0" wp14:anchorId="56CAC186" wp14:editId="48A1832D">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4201DB22" w14:textId="0EB1D298" w:rsidR="00216397" w:rsidRDefault="00216397" w:rsidP="00491742">
      <w:pPr>
        <w:pStyle w:val="Heading1"/>
      </w:pPr>
      <w:bookmarkStart w:id="119" w:name="_4t7t0a2qwy2q" w:colFirst="0" w:colLast="0"/>
      <w:bookmarkEnd w:id="119"/>
      <w:commentRangeStart w:id="120"/>
      <w:r w:rsidRPr="00216397">
        <w:lastRenderedPageBreak/>
        <w:t>Discussion</w:t>
      </w:r>
      <w:commentRangeEnd w:id="120"/>
      <w:r w:rsidR="00A059B4">
        <w:rPr>
          <w:rStyle w:val="CommentReference"/>
          <w:b w:val="0"/>
        </w:rPr>
        <w:commentReference w:id="120"/>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4AB5E3D9" w:rsidR="0000004C" w:rsidRDefault="00CB48FD" w:rsidP="00491742">
      <w:r>
        <w:t xml:space="preserve">We found that richness peaked in wetlands surrounded by intermediate extents of human development, and was lower in wetlands surrounded by both low and high human development extents. </w:t>
      </w:r>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364BD0E4"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p>
    <w:p w14:paraId="2423E15C" w14:textId="77777777" w:rsidR="00D165A3" w:rsidRDefault="00D165A3" w:rsidP="0000004C"/>
    <w:p w14:paraId="0C790F50" w14:textId="7320F67A" w:rsidR="00431CC7" w:rsidRDefault="00D165A3" w:rsidP="0000004C">
      <w:r>
        <w:t xml:space="preserve">Albertan wetlands </w:t>
      </w:r>
      <w:r w:rsidRPr="00D85376">
        <w:t>– which are primarily peatlands</w:t>
      </w:r>
      <w:r>
        <w:t xml:space="preserve"> </w:t>
      </w:r>
      <w:r w:rsidRPr="00D85376">
        <w:fldChar w:fldCharType="begin"/>
      </w:r>
      <w:r w:rsidR="00AF7057">
        <w:instrText xml:space="preserve"> ADDIN ZOTERO_ITEM CSL_CITATION {"citationID":"wyINeIgU","properties":{"formattedCitation":"(Ficken et al., 2019; D. Vitt, 1996)","plainCitation":"(Ficken et al., 2019; D. Vitt, 1996)","noteIndex":0},"citationItems":[{"id":"OSiwP7p1/zyBiXAYp","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p>
    <w:p w14:paraId="26679D23" w14:textId="77777777" w:rsidR="003F5389" w:rsidRDefault="003F5389" w:rsidP="0000004C"/>
    <w:p w14:paraId="5A4D62D6" w14:textId="5FC177D6"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In support of this, we found that wetland communities at the highest and lowest human development extents were both inhabited by species with especially 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r w:rsidR="00495A81">
        <w:t>W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lastRenderedPageBreak/>
        <w:t>Ecological patterns, h</w:t>
      </w:r>
      <w:r w:rsidR="00350C83" w:rsidRPr="00D85376">
        <w:t xml:space="preserve">uman development </w:t>
      </w:r>
      <w:r w:rsidR="00350C83">
        <w:t xml:space="preserve">and </w:t>
      </w:r>
      <w:r>
        <w:t>nonnative</w:t>
      </w:r>
      <w:r w:rsidR="00F45B2F" w:rsidRPr="00491742">
        <w:t xml:space="preserve"> species</w:t>
      </w:r>
    </w:p>
    <w:p w14:paraId="1F6056F9" w14:textId="642661FA"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This increase in the proportion of nonnative species presents an alternative explanation for why 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F7057">
        <w:instrText xml:space="preserve"> ADDIN ZOTERO_ITEM CSL_CITATION {"citationID":"enojmfLb","properties":{"formattedCitation":"(Gallien et al., 2019)","plainCitation":"(Gallien et al., 2019)","noteIndex":0},"citationItems":[{"id":"OSiwP7p1/3rEaxA63","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33A153FB"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F7057">
        <w:instrText xml:space="preserve"> ADDIN ZOTERO_ITEM CSL_CITATION {"citationID":"XxfyOYxL","properties":{"formattedCitation":"(Diamond, 1975; Richardson et al., 2000; Theoharides &amp; Dukes, 2007)","plainCitation":"(Diamond, 1975; Richardson et al., 2000; Theoharides &amp; Dukes, 2007)","noteIndex":0},"citationItems":[{"id":"OSiwP7p1/p8uPvzjP","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F7057">
        <w:instrText xml:space="preserve"> ADDIN ZOTERO_ITEM CSL_CITATION {"citationID":"PPeG6z0i","properties":{"formattedCitation":"(Chase, 2003; M\\uc0\\u252{}nkem\\uc0\\u252{}ller et al., 2020)","plainCitation":"(Chase, 2003; Münkemüller et al., 2020)","noteIndex":0},"citationItems":[{"id":"OSiwP7p1/kZlm3YOX","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OSiwP7p1/JfkbAB9y","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413E3FA9" w14:textId="673465F8" w:rsidR="0049118E" w:rsidRDefault="00A651C1" w:rsidP="00E03317">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3716603" w14:textId="22F675F8" w:rsidR="0075615A" w:rsidRDefault="0075615A" w:rsidP="00491742"/>
    <w:p w14:paraId="4F8500BA" w14:textId="18DB0168" w:rsidR="00431E72" w:rsidRDefault="00431E72" w:rsidP="00491742">
      <w:pPr>
        <w:pStyle w:val="Heading1"/>
      </w:pPr>
      <w:bookmarkStart w:id="121" w:name="_e70rnjas5n2y" w:colFirst="0" w:colLast="0"/>
      <w:bookmarkEnd w:id="121"/>
      <w:r w:rsidRPr="00431E72">
        <w:lastRenderedPageBreak/>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122" w:name="_8vh7b2ovb46e" w:colFirst="0" w:colLast="0"/>
      <w:bookmarkStart w:id="123" w:name="_w6ar3q2ml4w6" w:colFirst="0" w:colLast="0"/>
      <w:bookmarkEnd w:id="122"/>
      <w:bookmarkEnd w:id="123"/>
      <w:commentRangeStart w:id="124"/>
      <w:r w:rsidRPr="00D85376">
        <w:t>References</w:t>
      </w:r>
      <w:commentRangeEnd w:id="124"/>
      <w:r w:rsidR="005A025A">
        <w:rPr>
          <w:rStyle w:val="CommentReference"/>
          <w:b w:val="0"/>
        </w:rPr>
        <w:commentReference w:id="124"/>
      </w:r>
    </w:p>
    <w:p w14:paraId="10130032" w14:textId="77777777" w:rsidR="00AF7057" w:rsidRDefault="001A09F3" w:rsidP="00AF7057">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AF7057">
        <w:t>ACIMS. (n.d.). Alberta Conservation Information Management System. Online data accessed 6 January 2020. Alberta Environment &amp; Parks, Edmonton, Alberta.</w:t>
      </w:r>
    </w:p>
    <w:p w14:paraId="43FB3AEE" w14:textId="77777777" w:rsidR="00AF7057" w:rsidRDefault="00AF7057" w:rsidP="00AF7057">
      <w:pPr>
        <w:pStyle w:val="Bibliography"/>
      </w:pPr>
      <w:r>
        <w:t>Alberta Biodiversity Monitoring Institute. (2014). Terrestrial field data collection protocols (abridged version) 2018-05-07. Alberta Biodiversity Monitoring Institute. abmi.ca</w:t>
      </w:r>
    </w:p>
    <w:p w14:paraId="1810A237" w14:textId="77777777" w:rsidR="00AF7057" w:rsidRDefault="00AF7057" w:rsidP="00AF7057">
      <w:pPr>
        <w:pStyle w:val="Bibliography"/>
      </w:pPr>
      <w:r>
        <w:t>Alberta Biodiversity Monitoring Institute. (2016). Wetland Field Data Collection Protocols (Abridged Version) 2018-05-07. Alberta Biodiversity Monitoring Institute. abmi.ca</w:t>
      </w:r>
    </w:p>
    <w:p w14:paraId="512BE515" w14:textId="77777777" w:rsidR="00AF7057" w:rsidRDefault="00AF7057" w:rsidP="00AF7057">
      <w:pPr>
        <w:pStyle w:val="Bibliography"/>
      </w:pPr>
      <w:r>
        <w:t>Alberta Environment and Parks. (2016). Alberta Human Footprint Monitoring Program (AHFMP) - Footprint Sublayers - Circa 2014 [Map]. https://open.alberta.ca/opendata/ahfmp#detailed</w:t>
      </w:r>
    </w:p>
    <w:p w14:paraId="1C002CF3" w14:textId="77777777" w:rsidR="00AF7057" w:rsidRDefault="00AF7057" w:rsidP="00AF7057">
      <w:pPr>
        <w:pStyle w:val="Bibliography"/>
      </w:pPr>
      <w:r>
        <w:t>Antrop, M. (2004). Landscape change and the urbanization process in Europe. Landscape and Urban Planning, 67(1), 9–26. https://doi.org/10.1016/S0169-2046(03)00026-4</w:t>
      </w:r>
    </w:p>
    <w:p w14:paraId="4DC92358" w14:textId="77777777" w:rsidR="00AF7057" w:rsidRDefault="00AF7057" w:rsidP="00AF7057">
      <w:pPr>
        <w:pStyle w:val="Bibliography"/>
      </w:pPr>
      <w:r>
        <w:t>Bates, D., Mächler, M., Bolker, B., &amp; Walker, S. (2015). Fitting Linear Mixed-Effects Models Using lme4. Journal of Statistical Software, 67(1), 1–48. https://doi.org/10.18637/jss.v067.i01</w:t>
      </w:r>
    </w:p>
    <w:p w14:paraId="385DC23B" w14:textId="77777777" w:rsidR="00AF7057" w:rsidRDefault="00AF7057" w:rsidP="00AF7057">
      <w:pPr>
        <w:pStyle w:val="Bibliography"/>
      </w:pPr>
      <w:r>
        <w:t>Brooks, M. L., D’Antonio, C. M., Richardson, D. M., Grace, J. B., Keeley, J. E., DiTomaso, J. M., Hobbs, R. J., Pellant, M., &amp; Pyke, D. (2004). Effects of invasive alien plants on fire regimes. BioScience, 54(7), 677–688. https://doi.org/10.1641/0006-3568(2004)054[0677:EOIAPO]2.0.CO;2</w:t>
      </w:r>
    </w:p>
    <w:p w14:paraId="7FF13469" w14:textId="77777777" w:rsidR="00AF7057" w:rsidRDefault="00AF7057" w:rsidP="00AF7057">
      <w:pPr>
        <w:pStyle w:val="Bibliography"/>
      </w:pPr>
      <w:r>
        <w:t>Cadotte, M. W. (2007). Competition-colonization trade-offs and disturbance effects at multiple scales. Ecology, 88(4), 823–829. https://doi.org/10.1890/06-1117</w:t>
      </w:r>
    </w:p>
    <w:p w14:paraId="63749E52" w14:textId="77777777" w:rsidR="00AF7057" w:rsidRDefault="00AF7057" w:rsidP="00AF7057">
      <w:pPr>
        <w:pStyle w:val="Bibliography"/>
      </w:pPr>
      <w:r>
        <w:t>Cardinale, B. J., Gonzalez, A., Allington, G. R. H., &amp; Loreau, M. (2018). Is local biodiversity declining or not? A summary of the debate over analysis of species richness time trends. Biological Conservation, 219, 175–183. https://doi.org/10.1016/j.biocon.2017.12.021</w:t>
      </w:r>
    </w:p>
    <w:p w14:paraId="0BEAAB80" w14:textId="77777777" w:rsidR="00AF7057" w:rsidRDefault="00AF7057" w:rsidP="00AF7057">
      <w:pPr>
        <w:pStyle w:val="Bibliography"/>
      </w:pPr>
      <w:r>
        <w:t>Carlson, T. N., &amp; Arthur, T. S. (2000). The impact of land use — land cover changes due to urbanization on surface microclimate and hydrology: a satellite perspective. Global and Planetary Change, 25(1), 49–65. https://doi.org/10.1016/S0921-8181(00)00021-7</w:t>
      </w:r>
    </w:p>
    <w:p w14:paraId="44C1FCB4" w14:textId="77777777" w:rsidR="00AF7057" w:rsidRDefault="00AF7057" w:rsidP="00AF7057">
      <w:pPr>
        <w:pStyle w:val="Bibliography"/>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61086FDD" w14:textId="77777777" w:rsidR="00AF7057" w:rsidRPr="005A0F52" w:rsidRDefault="00AF7057" w:rsidP="00AF7057">
      <w:pPr>
        <w:pStyle w:val="Bibliography"/>
        <w:rPr>
          <w:lang w:val="fr-FR"/>
        </w:rPr>
      </w:pPr>
      <w:r>
        <w:t xml:space="preserve">Catford, J. A., Bode, M., &amp; Tilman, D. (2018). Introduced species that overcome life history tradeoffs can cause native extinctions. </w:t>
      </w:r>
      <w:r w:rsidRPr="005A0F52">
        <w:rPr>
          <w:lang w:val="fr-FR"/>
        </w:rPr>
        <w:t>Nature Communications, 9(1), 2131. https://doi.org/10.1038/s41467-018-04491-3</w:t>
      </w:r>
    </w:p>
    <w:p w14:paraId="1BB84F66" w14:textId="77777777" w:rsidR="00AF7057" w:rsidRDefault="00AF7057" w:rsidP="00AF7057">
      <w:pPr>
        <w:pStyle w:val="Bibliography"/>
      </w:pPr>
      <w:r w:rsidRPr="005A0F52">
        <w:rPr>
          <w:lang w:val="fr-FR"/>
        </w:rPr>
        <w:t xml:space="preserve">Chadwell, T. B., &amp; Engelhardt, K. A. M. (2008). </w:t>
      </w:r>
      <w:r>
        <w:t>Effects of pre-existing submersed vegetation and propagule pressure on the invasion success of Hydrilla verticillata. Journal of Applied Ecology, 45(2), 515–523. https://doi.org/10.1111/j.1365-2664.2007.01384.x</w:t>
      </w:r>
    </w:p>
    <w:p w14:paraId="08CAB4EE" w14:textId="77777777" w:rsidR="00AF7057" w:rsidRDefault="00AF7057" w:rsidP="00AF7057">
      <w:pPr>
        <w:pStyle w:val="Bibliography"/>
      </w:pPr>
      <w:r>
        <w:t>Chase, J. M. (2003). Community assembly: when should history matter? Oecologia, 136(4), 489–498. https://doi.org/10.1007/s00442-003-1311-7</w:t>
      </w:r>
    </w:p>
    <w:p w14:paraId="638BBCC4" w14:textId="77777777" w:rsidR="00AF7057" w:rsidRDefault="00AF7057" w:rsidP="00AF7057">
      <w:pPr>
        <w:pStyle w:val="Bibliography"/>
      </w:pPr>
      <w:r>
        <w:t>Chase, J. M., &amp; Leibold, M. A. (2003). Ecological Niches: Linking Classical and Contemporary Approaches. The University of Chicago Press. https://www.press.uchicago.edu/ucp/books/book/chicago/E/bo3638660.html</w:t>
      </w:r>
    </w:p>
    <w:p w14:paraId="02D58EC9" w14:textId="77777777" w:rsidR="00AF7057" w:rsidRDefault="00AF7057" w:rsidP="00AF7057">
      <w:pPr>
        <w:pStyle w:val="Bibliography"/>
      </w:pPr>
      <w:r>
        <w:t>Chesson, P. (2000). Mechanisms of maintenance of species diversity. Annual Review of Ecology and Systematics, 31, 343–366. https://doi.org/10.1146/annurev.ecolsys.31.1.343</w:t>
      </w:r>
    </w:p>
    <w:p w14:paraId="55D377DB" w14:textId="77777777" w:rsidR="00AF7057" w:rsidRDefault="00AF7057" w:rsidP="00AF7057">
      <w:pPr>
        <w:pStyle w:val="Bibliography"/>
      </w:pPr>
      <w:r>
        <w:t>Chesson, P., &amp; Huntly, N. (1997). The roles of harsh and fluctuating conditions in the dynamics of ecological communities. The American Naturalist, 150, 519–553. https://doi.org/10.1086/286080</w:t>
      </w:r>
    </w:p>
    <w:p w14:paraId="2CA9E74D" w14:textId="77777777" w:rsidR="00AF7057" w:rsidRDefault="00AF7057" w:rsidP="00AF7057">
      <w:pPr>
        <w:pStyle w:val="Bibliography"/>
      </w:pPr>
      <w:r>
        <w:lastRenderedPageBreak/>
        <w:t>Cornell, H. V., &amp; Harrison, S. P. (2014). What Are Species Pools and When Are They Important? Annual Review of Ecology, Evolution, and Systematics, 45(1), 45–67. https://doi.org/10.1146/annurev-ecolsys-120213-091759</w:t>
      </w:r>
    </w:p>
    <w:p w14:paraId="0D1B3E2E" w14:textId="77777777" w:rsidR="00AF7057" w:rsidRDefault="00AF7057" w:rsidP="00AF7057">
      <w:pPr>
        <w:pStyle w:val="Bibliography"/>
      </w:pPr>
      <w:r w:rsidRPr="005A0F52">
        <w:rPr>
          <w:lang w:val="fr-FR"/>
        </w:rPr>
        <w:t xml:space="preserve">Devictor, V., Clavel, J., Julliard, R., Lavergne, S., Mouillot, D., Thuiller, W., Venail, P., Villéger, S., &amp; Mouquet, N. (2010). </w:t>
      </w:r>
      <w:r>
        <w:t>Defining and measuring ecological specialization. Journal of Applied Ecology, 47(1), 15–25. https://doi.org/10.1111/j.1365-2664.2009.01744.x</w:t>
      </w:r>
    </w:p>
    <w:p w14:paraId="692D2FF1" w14:textId="77777777" w:rsidR="00AF7057" w:rsidRDefault="00AF7057" w:rsidP="00AF7057">
      <w:pPr>
        <w:pStyle w:val="Bibliography"/>
      </w:pPr>
      <w:r>
        <w:t>Diamond, J. M. (1975). Assembly of species communities. In D. J. M. CodyML (Ed.), Ecology and evolution of communities.Harvard (pp. 342–444). University Press.</w:t>
      </w:r>
    </w:p>
    <w:p w14:paraId="05952A77" w14:textId="77777777" w:rsidR="00AF7057" w:rsidRDefault="00AF7057" w:rsidP="00AF7057">
      <w:pPr>
        <w:pStyle w:val="Bibliography"/>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468AB8A6" w14:textId="77777777" w:rsidR="00AF7057" w:rsidRDefault="00AF7057" w:rsidP="00AF7057">
      <w:pPr>
        <w:pStyle w:val="Bibliography"/>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52DA9298" w14:textId="77777777" w:rsidR="00AF7057" w:rsidRDefault="00AF7057" w:rsidP="00AF7057">
      <w:pPr>
        <w:pStyle w:val="Bibliography"/>
      </w:pPr>
      <w:r>
        <w:t>Ficken, C. D., Cobbaert, D., &amp; Rooney, R. C. (2019). Low extent but high impact of human land use on wetland flora across the boreal oil sands region. Science of The Total Environment, 693, 133647. https://doi.org/10.1016/j.scitotenv.2019.133647</w:t>
      </w:r>
    </w:p>
    <w:p w14:paraId="2636A657" w14:textId="77777777" w:rsidR="00AF7057" w:rsidRDefault="00AF7057" w:rsidP="00AF7057">
      <w:pPr>
        <w:pStyle w:val="Bibliography"/>
      </w:pPr>
      <w:r>
        <w:t>Fischer, J., &amp; Lindenmayer, D. B. (2007). Landscape modification and habitat fragmentation: a synthesis. Global Ecology and Biogeography, 16(3), 265–280. https://doi.org/10.1111/j.1466-8238.2007.00287.x</w:t>
      </w:r>
    </w:p>
    <w:p w14:paraId="19981845" w14:textId="77777777" w:rsidR="00AF7057" w:rsidRDefault="00AF7057" w:rsidP="00AF7057">
      <w:pPr>
        <w:pStyle w:val="Bibliography"/>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7AE7DF89" w14:textId="77777777" w:rsidR="00AF7057" w:rsidRDefault="00AF7057" w:rsidP="00AF7057">
      <w:pPr>
        <w:pStyle w:val="Bibliography"/>
      </w:pPr>
      <w:r>
        <w:t>Fox, J. W. (2013). The intermediate disturbance hypothesis should be abandoned. Trends in Ecology &amp; Evolution, 28(2), 86–92. https://doi.org/10.1016/j.tree.2012.08.014</w:t>
      </w:r>
    </w:p>
    <w:p w14:paraId="2C778E1F" w14:textId="77777777" w:rsidR="00AF7057" w:rsidRDefault="00AF7057" w:rsidP="00AF7057">
      <w:pPr>
        <w:pStyle w:val="Bibliography"/>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0193FEC7" w14:textId="77777777" w:rsidR="00AF7057" w:rsidRDefault="00AF7057" w:rsidP="00AF7057">
      <w:pPr>
        <w:pStyle w:val="Bibliography"/>
      </w:pPr>
      <w:r>
        <w:t>Gonzalez, A., Cardinale, B. J., Allington, G. R. H., Byrnes, J., Endsley, K. A., Brown, D. G., Hooper, D. U., Isbell, F., O’Connor, M. I., &amp; Loreau, M. (2016). Estimating local biodiversity change: a critique of papers claiming no net loss of local diversity. Ecology, 97(8), 1949–1960. https://doi.org/10.1890/15-1759.1</w:t>
      </w:r>
    </w:p>
    <w:p w14:paraId="25A1BEA8" w14:textId="77777777" w:rsidR="00AF7057" w:rsidRDefault="00AF7057" w:rsidP="00AF7057">
      <w:pPr>
        <w:pStyle w:val="Bibliography"/>
      </w:pPr>
      <w:r>
        <w:t>Hall, A. R., Miller, A. D., Leggett, H. C., Roxburgh, S. H., Buckling, A., &amp; Shea, K. (2012). Diversity–disturbance relationships: frequency and intensity interact. Biology Letters, 8(5), 768–771. https://doi.org/10.1098/rsbl.2012.0282</w:t>
      </w:r>
    </w:p>
    <w:p w14:paraId="491C0CDF" w14:textId="77777777" w:rsidR="00AF7057" w:rsidRDefault="00AF7057" w:rsidP="00AF7057">
      <w:pPr>
        <w:pStyle w:val="Bibliography"/>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5426A42F" w14:textId="77777777" w:rsidR="00AF7057" w:rsidRDefault="00AF7057" w:rsidP="00AF7057">
      <w:pPr>
        <w:pStyle w:val="Bibliography"/>
      </w:pPr>
      <w:r>
        <w:t>Harpole, W. S., &amp; Tilman, D. (2007). Grassland species loss resulting from reduced niche dimension. Nature, 446(7137), 791–793. https://doi.org/10.1038/nature05684</w:t>
      </w:r>
    </w:p>
    <w:p w14:paraId="69758713" w14:textId="77777777" w:rsidR="00AF7057" w:rsidRDefault="00AF7057" w:rsidP="00AF7057">
      <w:pPr>
        <w:pStyle w:val="Bibliography"/>
      </w:pPr>
      <w:r>
        <w:t xml:space="preserve">Hillebrand, H., Blasius, B., Borer, E. T., Chase, J. M., Downing, J. A., Eriksson, B. K., Filstrup, C. T., Harpole, W. S., Hodapp, D., Larsen, S., Lewandowska, A. M., Seabloom, E. W., Waal, D. B. V. de, &amp; Ryabov, A. B. (2018). Biodiversity change is uncoupled from species richness trends: </w:t>
      </w:r>
      <w:r>
        <w:lastRenderedPageBreak/>
        <w:t>Consequences for conservation and monitoring. Journal of Applied Ecology, 55(1), 169–184. https://doi.org/10.1111/1365-2664.12959</w:t>
      </w:r>
    </w:p>
    <w:p w14:paraId="5CCBC23C" w14:textId="77777777" w:rsidR="00AF7057" w:rsidRDefault="00AF7057" w:rsidP="00AF7057">
      <w:pPr>
        <w:pStyle w:val="Bibliography"/>
      </w:pPr>
      <w:r>
        <w:t>HilleRisLambers, J., Adler, P. B., Harpole, W. S., Levine, J. M., &amp; Mayfield, M. M. (2012). Rethinking Community Assembly through the Lens of Coexistence Theory. Annual Review of Ecology, Evolution, and Systematics, 43(1), 227–248. https://doi.org/10.1146/annurev-ecolsys-110411-160411</w:t>
      </w:r>
    </w:p>
    <w:p w14:paraId="0FE76BF0" w14:textId="77777777" w:rsidR="00AF7057" w:rsidRDefault="00AF7057" w:rsidP="00AF7057">
      <w:pPr>
        <w:pStyle w:val="Bibliography"/>
      </w:pPr>
      <w:r>
        <w:t>Huston, M. A. (2014). Disturbance, productivity, and species diversity: empiricism vs. logic in ecological theory. Ecology, 95(9), 2382–2396. https://doi.org/10.1890/13-1397.1</w:t>
      </w:r>
    </w:p>
    <w:p w14:paraId="3C249E7E" w14:textId="77777777" w:rsidR="00AF7057" w:rsidRDefault="00AF7057" w:rsidP="00AF7057">
      <w:pPr>
        <w:pStyle w:val="Bibliography"/>
      </w:pPr>
      <w:r>
        <w:t>Hutchinson, G. E. (1959). Homage to Santa Rosalia or Why Are There So Many Kinds of Animals? The American Naturalist, 93(870), 145–159.</w:t>
      </w:r>
    </w:p>
    <w:p w14:paraId="63E12C7A" w14:textId="77777777" w:rsidR="00AF7057" w:rsidRDefault="00AF7057" w:rsidP="00AF7057">
      <w:pPr>
        <w:pStyle w:val="Bibliography"/>
      </w:pPr>
      <w:r>
        <w:t>Hutchinson, G. Evelyn. (1957). Concluding Remarks. Cold Spring Harbor Symposia on Quantitative Biology, 22, 415–427. https://doi.org/10.1101/SQB.1957.022.01.039</w:t>
      </w:r>
    </w:p>
    <w:p w14:paraId="507422F4" w14:textId="77777777" w:rsidR="00AF7057" w:rsidRDefault="00AF7057" w:rsidP="00AF7057">
      <w:pPr>
        <w:pStyle w:val="Bibliography"/>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126DD44B" w14:textId="77777777" w:rsidR="00AF7057" w:rsidRDefault="00AF7057" w:rsidP="00AF7057">
      <w:pPr>
        <w:pStyle w:val="Bibliography"/>
      </w:pPr>
      <w:r>
        <w:t>Imhoff, M. L., Zhang, P., Wolfe, R. E., &amp; Bounoua, L. (2010). Remote sensing of the urban heat island effect across biomes in the continental USA. Remote Sensing of Environment, 114(3), 504–513. https://doi.org/10.1016/j.rse.2009.10.008</w:t>
      </w:r>
    </w:p>
    <w:p w14:paraId="1A75F912" w14:textId="77777777" w:rsidR="00AF7057" w:rsidRDefault="00AF7057" w:rsidP="00AF7057">
      <w:pPr>
        <w:pStyle w:val="Bibliography"/>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3AE0E761" w14:textId="77777777" w:rsidR="00AF7057" w:rsidRDefault="00AF7057" w:rsidP="00AF7057">
      <w:pPr>
        <w:pStyle w:val="Bibliography"/>
      </w:pPr>
      <w:r>
        <w:t>Levine, Jonathan M., Pachepsky, E., Kendall, B. E., Yelenik, S. G., &amp; Lambers, J. H. R. (2006). Plant–soil feedbacks and invasive spread. Ecology Letters, 9(9), 1005–1014. https://doi.org/10.1111/j.1461-0248.2006.00949.x</w:t>
      </w:r>
    </w:p>
    <w:p w14:paraId="611944C9" w14:textId="77777777" w:rsidR="00AF7057" w:rsidRDefault="00AF7057" w:rsidP="00AF7057">
      <w:pPr>
        <w:pStyle w:val="Bibliography"/>
      </w:pPr>
      <w:r>
        <w:t>Mackey, R. L., &amp; Currie, D. J. (2001). The diversity-disturbance relationship: Is it generally strong and peaked? Ecology, 82, 3479–3492. https://doi.org/10.1890/0012-9658(2001)082[3479:TDDRII]2.0.CO;2</w:t>
      </w:r>
    </w:p>
    <w:p w14:paraId="2170B6FA" w14:textId="77777777" w:rsidR="00AF7057" w:rsidRDefault="00AF7057" w:rsidP="00AF7057">
      <w:pPr>
        <w:pStyle w:val="Bibliography"/>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7C285422" w14:textId="77777777" w:rsidR="00AF7057" w:rsidRDefault="00AF7057" w:rsidP="00AF7057">
      <w:pPr>
        <w:pStyle w:val="Bibliography"/>
      </w:pPr>
      <w:r>
        <w:t>Mayor, S. J., Cahill Jr, J. F., He, F., Sólymos, P., &amp; Boutin, S. (2012). Regional boreal biodiversity peaks at intermediate human disturbance. Nature Communications, 3, 1142.</w:t>
      </w:r>
    </w:p>
    <w:p w14:paraId="323088D9" w14:textId="77777777" w:rsidR="00AF7057" w:rsidRDefault="00AF7057" w:rsidP="00AF7057">
      <w:pPr>
        <w:pStyle w:val="Bibliography"/>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0AFEC746" w14:textId="77777777" w:rsidR="00AF7057" w:rsidRDefault="00AF7057" w:rsidP="00AF7057">
      <w:pPr>
        <w:pStyle w:val="Bibliography"/>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6B2F851F" w14:textId="77777777" w:rsidR="00AF7057" w:rsidRDefault="00AF7057" w:rsidP="00AF7057">
      <w:pPr>
        <w:pStyle w:val="Bibliography"/>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1912D50C" w14:textId="77777777" w:rsidR="00AF7057" w:rsidRDefault="00AF7057" w:rsidP="00AF7057">
      <w:pPr>
        <w:pStyle w:val="Bibliography"/>
      </w:pPr>
      <w:r>
        <w:t>Oksanen, J., Blanchet, F. G., Friendly, M., Kindt, R., Legendre, P., McGlinn, D., Minchin, P. R., O’Hara, R. B., Simpson, G. L., Solymos, P., Stevens, M. H. H., Szoecs, E., &amp; Wagner, H. (2018). vegan: Community Ecology Package.</w:t>
      </w:r>
    </w:p>
    <w:p w14:paraId="0283FEA9" w14:textId="77777777" w:rsidR="00AF7057" w:rsidRDefault="00AF7057" w:rsidP="00AF7057">
      <w:pPr>
        <w:pStyle w:val="Bibliography"/>
      </w:pPr>
      <w:r>
        <w:lastRenderedPageBreak/>
        <w:t>Payne, R. J., Dise, N. B., Field, C. D., Dore, A. J., Caporn, S. J., &amp; Stevens, C. J. (2017). Nitrogen deposition and plant biodiversity: past, present, and future. Frontiers in Ecology and the Environment, 15(8), 431–436. https://doi.org/10.1002/fee.1528</w:t>
      </w:r>
    </w:p>
    <w:p w14:paraId="1CCD4FF2" w14:textId="77777777" w:rsidR="00AF7057" w:rsidRPr="005A0F52" w:rsidRDefault="00AF7057" w:rsidP="00AF7057">
      <w:pPr>
        <w:pStyle w:val="Bibliography"/>
        <w:rPr>
          <w:lang w:val="fr-FR"/>
        </w:rPr>
      </w:pPr>
      <w:r w:rsidRPr="005A0F52">
        <w:rPr>
          <w:lang w:val="fr-FR"/>
        </w:rPr>
        <w:t xml:space="preserve">Peñuelas, J., Poulter, B., Sardans, J., Ciais, P., van der Velde, M., Bopp, L., Boucher, O., Godderis, Y., Hinsinger, P., Llusia, J., Nardin, E., Vicca, S., Obersteiner, M., &amp; Janssens, I. A. (2013). </w:t>
      </w:r>
      <w:r>
        <w:t xml:space="preserve">Human-induced nitrogen–phosphorus imbalances alter natural and managed ecosystems across the globe. </w:t>
      </w:r>
      <w:r w:rsidRPr="005A0F52">
        <w:rPr>
          <w:lang w:val="fr-FR"/>
        </w:rPr>
        <w:t>Nature Communications, 4(1), 2934. https://doi.org/10.1038/ncomms3934</w:t>
      </w:r>
    </w:p>
    <w:p w14:paraId="0B80B363" w14:textId="77777777" w:rsidR="00AF7057" w:rsidRDefault="00AF7057" w:rsidP="00AF7057">
      <w:pPr>
        <w:pStyle w:val="Bibliography"/>
      </w:pPr>
      <w:r w:rsidRPr="005A0F52">
        <w:rPr>
          <w:lang w:val="fr-FR"/>
        </w:rPr>
        <w:t xml:space="preserve">Pickett, S. T. A., &amp; Cadenasso, M. L. (1995). </w:t>
      </w:r>
      <w:r>
        <w:t>Landscape Ecology: Spatial Heterogeneity in Ecological Systems. Science, 269(5222), 331–334. https://doi.org/10.1126/science.269.5222.331</w:t>
      </w:r>
    </w:p>
    <w:p w14:paraId="636E977B" w14:textId="77777777" w:rsidR="00AF7057" w:rsidRDefault="00AF7057" w:rsidP="00AF7057">
      <w:pPr>
        <w:pStyle w:val="Bibliography"/>
      </w:pPr>
      <w:r>
        <w:t>Pocheville, A. (2015). The Ecological Niche: History and Recent Controversies. In T. Heams, P. Huneman, G. Lecointre, &amp; M. Silberstein (Eds.), Handbook of Evolutionary Thinking in the Sciences (pp. 547–586). Springer Netherlands. https://doi.org/10.1007/978-94-017-9014-7_26</w:t>
      </w:r>
    </w:p>
    <w:p w14:paraId="24B64491" w14:textId="77777777" w:rsidR="00AF7057" w:rsidRDefault="00AF7057" w:rsidP="00AF7057">
      <w:pPr>
        <w:pStyle w:val="Bibliography"/>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7F714451" w14:textId="77777777" w:rsidR="00AF7057" w:rsidRDefault="00AF7057" w:rsidP="00AF7057">
      <w:pPr>
        <w:pStyle w:val="Bibliography"/>
      </w:pPr>
      <w:r>
        <w:t>R Core Team. (2018). R: A language and environment for statistical computing. R Foundation for Statistical Computing.</w:t>
      </w:r>
    </w:p>
    <w:p w14:paraId="3756C8DE" w14:textId="77777777" w:rsidR="00AF7057" w:rsidRDefault="00AF7057" w:rsidP="00AF7057">
      <w:pPr>
        <w:pStyle w:val="Bibliography"/>
      </w:pPr>
      <w:r>
        <w:t>Richardson, D. M., Pysek, P., Rejmanek, M., Barbour, M. G., Panetta, F. D., &amp; West, C. J. (2000). Naturalization and Invasion of Alien Plants: Concepts and Definitions. Diversity and Distributions, 6(2), 93–107. JSTOR.</w:t>
      </w:r>
    </w:p>
    <w:p w14:paraId="1764C6CA" w14:textId="77777777" w:rsidR="00AF7057" w:rsidRDefault="00AF7057" w:rsidP="00AF7057">
      <w:pPr>
        <w:pStyle w:val="Bibliography"/>
      </w:pPr>
      <w:r>
        <w:t>Sanderson, E. W., Jaiteh, M., Levy, M. A., Redford, K. H., Wannebo, A. V., &amp; Woolmer, G. (2002). The human footprint and the last of the wild. BioScience, 52(10), 891–904. https://doi.org/10.1641/0006-3568(2002)052[0891:THFATL]2.0.CO;2</w:t>
      </w:r>
    </w:p>
    <w:p w14:paraId="102AFA91" w14:textId="77777777" w:rsidR="00AF7057" w:rsidRDefault="00AF7057" w:rsidP="00AF7057">
      <w:pPr>
        <w:pStyle w:val="Bibliography"/>
      </w:pPr>
      <w:r>
        <w:t>Sarneel, J. M., Soons, M. B., Geurts, J. J. M., Beltman, B., &amp; Verhoeven, J. T. A. (2011). Multiple effects of land-use changes impede the colonization of open water in fen ponds. Journal of Vegetation Science, 22(3), 551–563. https://doi.org/10.1111/j.1654-1103.2011.01281.x</w:t>
      </w:r>
    </w:p>
    <w:p w14:paraId="5BDB5594" w14:textId="77777777" w:rsidR="00AF7057" w:rsidRDefault="00AF7057" w:rsidP="00AF7057">
      <w:pPr>
        <w:pStyle w:val="Bibliography"/>
      </w:pPr>
      <w:r>
        <w:t>Sasaki, T., Yoshihara, Y., Jamsran, U., &amp; Ohkuro, T. (2010). Ecological stoichiometry explains larger-scale facilitation processes by shrubs on species coexistence among understory plants. Ecological Engineering, 36(8), 1070–1075. https://doi.org/10.1016/j.ecoleng.2010.04.020</w:t>
      </w:r>
    </w:p>
    <w:p w14:paraId="086F04DB" w14:textId="77777777" w:rsidR="00AF7057" w:rsidRDefault="00AF7057" w:rsidP="00AF7057">
      <w:pPr>
        <w:pStyle w:val="Bibliography"/>
      </w:pPr>
      <w:r>
        <w:t>Sax, D. F., &amp; Gaines, S. D. (2003). Species diversity: from global decreases to local increases. Trends in Ecology &amp; Evolution, 18(11), 561–566. https://doi.org/10.1016/S0169-5347(03)00224-6</w:t>
      </w:r>
    </w:p>
    <w:p w14:paraId="261A033A" w14:textId="77777777" w:rsidR="00AF7057" w:rsidRDefault="00AF7057" w:rsidP="00AF7057">
      <w:pPr>
        <w:pStyle w:val="Bibliography"/>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4EFA8E5A" w14:textId="77777777" w:rsidR="00AF7057" w:rsidRDefault="00AF7057" w:rsidP="00AF7057">
      <w:pPr>
        <w:pStyle w:val="Bibliography"/>
      </w:pPr>
      <w:r>
        <w:t>Shea, K., Roxburgh, S. H., &amp; Rauschert, E. S. J. (2004). Moving from pattern to process: coexistence mechanisms under intermediate disturbance regimes. Ecology Letters, 7(6), 491–508. https://doi.org/10.1111/j.1461-0248.2004.00600.x</w:t>
      </w:r>
    </w:p>
    <w:p w14:paraId="7D33FB11" w14:textId="77777777" w:rsidR="00AF7057" w:rsidRDefault="00AF7057" w:rsidP="00AF7057">
      <w:pPr>
        <w:pStyle w:val="Bibliography"/>
      </w:pPr>
      <w:r>
        <w:t>Sheil, D., &amp; Burslem, D. F. R. P. (2013). Defining and defending Connell’s intermediate disturbance hypothesis: a response to Fox. Trends in Ecology &amp; Evolution, 28(10), 571–572. https://doi.org/10.1016/j.tree.2013.07.006</w:t>
      </w:r>
    </w:p>
    <w:p w14:paraId="4E33BC5A" w14:textId="77777777" w:rsidR="00AF7057" w:rsidRDefault="00AF7057" w:rsidP="00AF7057">
      <w:pPr>
        <w:pStyle w:val="Bibliography"/>
      </w:pPr>
      <w:r>
        <w:t>Theoharides, K. A., &amp; Dukes, J. S. (2007). Plant invasion across space and time: factors affecting nonindigenous species success during four stages of invasion. New Phytologist, 176(2), 256–273. https://doi.org/10.1111/j.1469-8137.2007.02207.x</w:t>
      </w:r>
    </w:p>
    <w:p w14:paraId="31CDA83B" w14:textId="77777777" w:rsidR="00AF7057" w:rsidRDefault="00AF7057" w:rsidP="00AF7057">
      <w:pPr>
        <w:pStyle w:val="Bibliography"/>
      </w:pPr>
      <w:r>
        <w:t>Tilman, D., &amp; Pacala, S. W. (1993). The Maintenance of Species Richness in Plant Communities. In R. E. Ricklefs &amp; D. Schluter (Eds.), Species Diversity in Ecology Communities (pp. 13–25). University of Chicago Press.</w:t>
      </w:r>
    </w:p>
    <w:p w14:paraId="39BBA99D" w14:textId="77777777" w:rsidR="00AF7057" w:rsidRDefault="00AF7057" w:rsidP="00AF7057">
      <w:pPr>
        <w:pStyle w:val="Bibliography"/>
      </w:pPr>
      <w:r>
        <w:t>Tilman, David. (2011). Diversification, Biotic Interchange, and the Universal Trade-Off Hypothesis. The American Naturalist, 178(3), 355–371. https://doi.org/10.1086/661245</w:t>
      </w:r>
    </w:p>
    <w:p w14:paraId="6F66BF21" w14:textId="77777777" w:rsidR="00AF7057" w:rsidRDefault="00AF7057" w:rsidP="00AF7057">
      <w:pPr>
        <w:pStyle w:val="Bibliography"/>
      </w:pPr>
      <w:r>
        <w:t>Turetsky, M., &amp; St. Louis, V. (2006). Disturbance in boreal peatlands. In Boreal Peatland Ecosystems, Ecological Studies (Vol. 188). Springer‐Verlag.</w:t>
      </w:r>
    </w:p>
    <w:p w14:paraId="53BF3FAF" w14:textId="77777777" w:rsidR="00AF7057" w:rsidRDefault="00AF7057" w:rsidP="00AF7057">
      <w:pPr>
        <w:pStyle w:val="Bibliography"/>
      </w:pPr>
      <w:r>
        <w:lastRenderedPageBreak/>
        <w:t>Tylianakis, J. M., Didham, R. K., Bascompte, J., &amp; Wardle, D. A. (2008). Global change and species interactions in terrestrial ecosystems. Ecology Letters, 11(12), 1351–1363. https://doi.org/10.1111/j.1461-0248.2008.01250.x</w:t>
      </w:r>
    </w:p>
    <w:p w14:paraId="6AFB0F96" w14:textId="77777777" w:rsidR="00AF7057" w:rsidRDefault="00AF7057" w:rsidP="00AF7057">
      <w:pPr>
        <w:pStyle w:val="Bibliography"/>
      </w:pPr>
      <w:r>
        <w:t>USDA, &amp; NRCS. (2020). The PLANTS Database (http://plants.usda.gov, 6 January 2020). National Plant Data Team, Greensboro, NC 27401-4901 USA.</w:t>
      </w:r>
    </w:p>
    <w:p w14:paraId="3C91E6BA" w14:textId="77777777" w:rsidR="00AF7057" w:rsidRDefault="00AF7057" w:rsidP="00AF7057">
      <w:pPr>
        <w:pStyle w:val="Bibliography"/>
      </w:pPr>
      <w:r>
        <w:t>Vandam, R., Kaptijn, E., &amp; Vanschoenwinkel, B. (2013). Disentangling the Spatio-Environmental Drivers of Human Settlement: An Eigenvector Based Variation Decomposition. PLOS ONE, 8(7), e67726. https://doi.org/10.1371/journal.pone.0067726</w:t>
      </w:r>
    </w:p>
    <w:p w14:paraId="444D4383" w14:textId="77777777" w:rsidR="00AF7057" w:rsidRDefault="00AF7057" w:rsidP="00AF7057">
      <w:pPr>
        <w:pStyle w:val="Bibliography"/>
      </w:pPr>
      <w:r>
        <w:t>Velland, M. (2017). The Theory of Ecological Communities. Princeton University Press. https://press.princeton.edu/books/hardcover/9780691164847/the-theory-of-ecological-communities-mpb-57</w:t>
      </w:r>
    </w:p>
    <w:p w14:paraId="6323DF8A" w14:textId="77777777" w:rsidR="00AF7057" w:rsidRDefault="00AF7057" w:rsidP="00AF7057">
      <w:pPr>
        <w:pStyle w:val="Bibliography"/>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7243A0FF" w14:textId="77777777" w:rsidR="00AF7057" w:rsidRDefault="00AF7057" w:rsidP="00AF7057">
      <w:pPr>
        <w:pStyle w:val="Bibliography"/>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27845E1C" w14:textId="77777777" w:rsidR="00AF7057" w:rsidRDefault="00AF7057" w:rsidP="00AF7057">
      <w:pPr>
        <w:pStyle w:val="Bibliography"/>
      </w:pPr>
      <w:r>
        <w:t>Vitt, D. (1996). Peatland inventory of Alberta Phase I: overview of peatland resources in the natural regions and subregions of the province: Vol. Publication No. 96-1. Alberta Peatland Resource Centre.</w:t>
      </w:r>
    </w:p>
    <w:p w14:paraId="1C1B1B3C" w14:textId="77777777" w:rsidR="00AF7057" w:rsidRDefault="00AF7057" w:rsidP="00AF7057">
      <w:pPr>
        <w:pStyle w:val="Bibliography"/>
      </w:pPr>
      <w:r>
        <w:t>Vitt, D. H. (2006). Functional Characteristics and Indicators of Boreal Peatlands. In R. K. Wieder &amp; D. H. Vitt (Eds.), Boreal Peatland Ecosystems (pp. 9–24). Springer Berlin Heidelberg. https://doi.org/10.1007/978-3-540-31913-9_2</w:t>
      </w:r>
    </w:p>
    <w:p w14:paraId="56F09613" w14:textId="77777777" w:rsidR="00AF7057" w:rsidRDefault="00AF7057" w:rsidP="00AF7057">
      <w:pPr>
        <w:pStyle w:val="Bibliography"/>
      </w:pPr>
      <w:r>
        <w:t>Waller, L. P., Allen, W. J., Barratt, B. I. P., Condron, L. M., França, F. M., Hunt, J. E., Koele, N., Orwin, K. H., Steel, G. S., Tylianakis, J. M., Wakelin, S. A., &amp; Dickie, I. A. (2020). Biotic interactions drive ecosystem responses to exotic plant invaders. Science, 368(6494), 967–972. https://doi.org/10.1126/science.aba2225</w:t>
      </w:r>
    </w:p>
    <w:p w14:paraId="7C261B04" w14:textId="66BA4977" w:rsidR="00C775B4" w:rsidRDefault="001A09F3" w:rsidP="00491742">
      <w:r w:rsidRPr="00D85376">
        <w:fldChar w:fldCharType="end"/>
      </w:r>
      <w:bookmarkStart w:id="125" w:name="_z8r1rh15e5ei" w:colFirst="0" w:colLast="0"/>
      <w:bookmarkEnd w:id="125"/>
    </w:p>
    <w:p w14:paraId="2FD7EECC" w14:textId="1930655C" w:rsidR="00431E72" w:rsidRDefault="00431E72" w:rsidP="00491742">
      <w:pPr>
        <w:pStyle w:val="Heading1"/>
      </w:pPr>
      <w:proofErr w:type="spellStart"/>
      <w:r w:rsidRPr="00431E72">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3"/>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ari Ficken" w:date="2021-02-02T14:36:00Z" w:initials="CF">
    <w:p w14:paraId="688F9F3F" w14:textId="7A539527" w:rsidR="00031BB4" w:rsidRDefault="00031BB4">
      <w:pPr>
        <w:pStyle w:val="CommentText"/>
      </w:pPr>
      <w:r>
        <w:rPr>
          <w:rStyle w:val="CommentReference"/>
        </w:rPr>
        <w:annotationRef/>
      </w:r>
      <w:r>
        <w:t xml:space="preserve">Rev 2 – </w:t>
      </w:r>
    </w:p>
    <w:p w14:paraId="46126375" w14:textId="76EE4D91" w:rsidR="00031BB4" w:rsidRDefault="00031BB4">
      <w:pPr>
        <w:pStyle w:val="CommentText"/>
      </w:pPr>
      <w:r>
        <w:t xml:space="preserve">Abstract. Perhaps a short sentence or short parenthesis about what is meant in this study by niche </w:t>
      </w:r>
      <w:proofErr w:type="spellStart"/>
      <w:r>
        <w:t>specialisation</w:t>
      </w:r>
      <w:proofErr w:type="spellEnd"/>
      <w:r>
        <w:t>?</w:t>
      </w:r>
    </w:p>
  </w:comment>
  <w:comment w:id="5" w:author="Cari Ficken" w:date="2021-02-02T14:36:00Z" w:initials="CF">
    <w:p w14:paraId="69E52C7C" w14:textId="4D680B5C" w:rsidR="00031BB4" w:rsidRDefault="00031BB4">
      <w:pPr>
        <w:pStyle w:val="CommentText"/>
      </w:pPr>
      <w:r>
        <w:rPr>
          <w:rStyle w:val="CommentReference"/>
        </w:rPr>
        <w:annotationRef/>
      </w:r>
      <w:r>
        <w:t xml:space="preserve">Rev 2 – </w:t>
      </w:r>
    </w:p>
    <w:p w14:paraId="052C5E9E" w14:textId="43904C27" w:rsidR="00031BB4" w:rsidRDefault="00031BB4">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 w:author="Cari Ficken" w:date="2021-02-02T14:51:00Z" w:initials="CF">
    <w:p w14:paraId="00B8C8C5" w14:textId="77777777" w:rsidR="00031BB4" w:rsidRDefault="00031BB4" w:rsidP="001E2FDA">
      <w:pPr>
        <w:pStyle w:val="CommentText"/>
      </w:pPr>
      <w:r>
        <w:rPr>
          <w:rStyle w:val="CommentReference"/>
        </w:rPr>
        <w:annotationRef/>
      </w:r>
      <w:r>
        <w:t xml:space="preserve">Rev 1 </w:t>
      </w:r>
    </w:p>
    <w:p w14:paraId="4BFAEFCD" w14:textId="77777777" w:rsidR="00031BB4" w:rsidRDefault="00031BB4" w:rsidP="001E2FDA">
      <w:pPr>
        <w:pStyle w:val="CommentText"/>
      </w:pPr>
    </w:p>
    <w:p w14:paraId="74CE7B30"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031BB4" w:rsidRDefault="00031BB4" w:rsidP="001E2FDA">
      <w:pPr>
        <w:pStyle w:val="CommentText"/>
      </w:pPr>
      <w:r>
        <w:rPr>
          <w:rFonts w:ascii="Calibri" w:hAnsi="Calibri" w:cs="Calibri"/>
          <w:lang w:val="en-CA"/>
        </w:rPr>
        <w:t>factors).</w:t>
      </w:r>
    </w:p>
  </w:comment>
  <w:comment w:id="9" w:author="Cari Ficken" w:date="2021-02-02T14:38:00Z" w:initials="CF">
    <w:p w14:paraId="39C7E14C" w14:textId="030C8163" w:rsidR="00031BB4" w:rsidRDefault="00031BB4">
      <w:pPr>
        <w:pStyle w:val="CommentText"/>
      </w:pPr>
      <w:r>
        <w:rPr>
          <w:rStyle w:val="CommentReference"/>
        </w:rPr>
        <w:annotationRef/>
      </w:r>
      <w:r>
        <w:t>Rev 2 –</w:t>
      </w:r>
    </w:p>
    <w:p w14:paraId="30F550B6" w14:textId="60F5338F" w:rsidR="00031BB4" w:rsidRDefault="00031BB4">
      <w:pPr>
        <w:pStyle w:val="CommentText"/>
      </w:pPr>
      <w:r>
        <w:t>101- myriad ways? I don’t think the ‘of’ is needed.</w:t>
      </w:r>
      <w:r>
        <w:br/>
      </w:r>
    </w:p>
  </w:comment>
  <w:comment w:id="11" w:author="Cari Ficken" w:date="2021-02-02T14:51:00Z" w:initials="CF">
    <w:p w14:paraId="70AD5637" w14:textId="77777777" w:rsidR="00031BB4" w:rsidRDefault="00031BB4">
      <w:pPr>
        <w:pStyle w:val="CommentText"/>
      </w:pPr>
      <w:r>
        <w:rPr>
          <w:rStyle w:val="CommentReference"/>
        </w:rPr>
        <w:annotationRef/>
      </w:r>
      <w:r>
        <w:t>Rev 1</w:t>
      </w:r>
    </w:p>
    <w:p w14:paraId="6E511675" w14:textId="77777777" w:rsidR="00031BB4" w:rsidRDefault="00031BB4">
      <w:pPr>
        <w:pStyle w:val="CommentText"/>
      </w:pPr>
    </w:p>
    <w:p w14:paraId="48485C53" w14:textId="1E245FF1" w:rsidR="00031BB4" w:rsidRDefault="00031BB4">
      <w:pPr>
        <w:pStyle w:val="CommentText"/>
      </w:pPr>
      <w:r>
        <w:rPr>
          <w:rFonts w:ascii="Calibri" w:hAnsi="Calibri" w:cs="Calibri"/>
          <w:lang w:val="en-CA"/>
        </w:rPr>
        <w:t>L123 This sentence should end with “in our study area” to avoid over-reaching.</w:t>
      </w:r>
    </w:p>
  </w:comment>
  <w:comment w:id="16" w:author="Cari Ficken" w:date="2021-02-02T14:36:00Z" w:initials="CF">
    <w:p w14:paraId="63D27E19" w14:textId="73C6188B" w:rsidR="00031BB4" w:rsidRDefault="00031BB4">
      <w:pPr>
        <w:pStyle w:val="CommentText"/>
      </w:pPr>
      <w:r>
        <w:rPr>
          <w:rStyle w:val="CommentReference"/>
        </w:rPr>
        <w:annotationRef/>
      </w:r>
      <w:r>
        <w:t xml:space="preserve">Rev 2 – </w:t>
      </w:r>
    </w:p>
    <w:p w14:paraId="11A885BC" w14:textId="77777777" w:rsidR="00031BB4" w:rsidRDefault="00031BB4">
      <w:pPr>
        <w:pStyle w:val="CommentText"/>
      </w:pPr>
    </w:p>
    <w:p w14:paraId="2234CEF7" w14:textId="3BB33220" w:rsidR="00031BB4" w:rsidRDefault="00031BB4">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31" w:author="Cari Ficken" w:date="2021-02-02T14:51:00Z" w:initials="CF">
    <w:p w14:paraId="2A7BA200" w14:textId="77777777" w:rsidR="00031BB4" w:rsidRDefault="00031BB4">
      <w:pPr>
        <w:pStyle w:val="CommentText"/>
      </w:pPr>
      <w:r>
        <w:rPr>
          <w:rStyle w:val="CommentReference"/>
        </w:rPr>
        <w:annotationRef/>
      </w:r>
      <w:r>
        <w:t>Rev 1</w:t>
      </w:r>
    </w:p>
    <w:p w14:paraId="1E011CD4" w14:textId="77777777" w:rsidR="00031BB4" w:rsidRDefault="00031BB4">
      <w:pPr>
        <w:pStyle w:val="CommentText"/>
      </w:pPr>
    </w:p>
    <w:p w14:paraId="77E847E5"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031BB4" w:rsidRDefault="00031BB4" w:rsidP="001E2FDA">
      <w:pPr>
        <w:pStyle w:val="CommentText"/>
      </w:pPr>
      <w:r>
        <w:rPr>
          <w:rFonts w:ascii="Calibri" w:hAnsi="Calibri" w:cs="Calibri"/>
          <w:lang w:val="en-CA"/>
        </w:rPr>
        <w:t>in space only, is the opposite of clear. Why not refer to them as “samples”?</w:t>
      </w:r>
    </w:p>
  </w:comment>
  <w:comment w:id="32" w:author="Cari Ficken" w:date="2021-02-18T09:51:00Z" w:initials="CF">
    <w:p w14:paraId="7ED133BA" w14:textId="3B8B4B1E" w:rsidR="00031BB4" w:rsidRDefault="00031BB4">
      <w:pPr>
        <w:pStyle w:val="CommentText"/>
      </w:pPr>
      <w:r>
        <w:rPr>
          <w:rStyle w:val="CommentReference"/>
        </w:rPr>
        <w:annotationRef/>
      </w:r>
      <w:r>
        <w:t>At the suggestion of reviewer 2, we updated the analyses to include only one sampling year per site. Thus, we believe referring to them as “sites” is now warranted.</w:t>
      </w:r>
    </w:p>
  </w:comment>
  <w:comment w:id="14" w:author="Cari Ficken" w:date="2021-02-02T14:33:00Z" w:initials="CF">
    <w:p w14:paraId="55D7D281" w14:textId="56078965" w:rsidR="00031BB4" w:rsidRDefault="00031BB4">
      <w:pPr>
        <w:pStyle w:val="CommentText"/>
      </w:pPr>
      <w:r>
        <w:rPr>
          <w:rStyle w:val="CommentReference"/>
        </w:rPr>
        <w:annotationRef/>
      </w:r>
      <w:r>
        <w:t>Rev 2 –</w:t>
      </w:r>
    </w:p>
    <w:p w14:paraId="6BF7835A" w14:textId="77777777" w:rsidR="00031BB4" w:rsidRDefault="00031BB4">
      <w:pPr>
        <w:pStyle w:val="CommentText"/>
      </w:pPr>
    </w:p>
    <w:p w14:paraId="29D07EE7" w14:textId="4419F324" w:rsidR="00031BB4" w:rsidRDefault="00031BB4">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15" w:author="Cari Ficken" w:date="2021-02-18T09:41:00Z" w:initials="CF">
    <w:p w14:paraId="2B39DC96" w14:textId="0EED963D" w:rsidR="00031BB4" w:rsidRDefault="00031BB4">
      <w:pPr>
        <w:pStyle w:val="CommentText"/>
      </w:pPr>
      <w:r>
        <w:rPr>
          <w:rStyle w:val="CommentReference"/>
        </w:rPr>
        <w:annotationRef/>
      </w:r>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p>
  </w:comment>
  <w:comment w:id="40" w:author="Cari Ficken" w:date="2021-02-02T14:52:00Z" w:initials="CF">
    <w:p w14:paraId="45A635D4" w14:textId="77777777" w:rsidR="00031BB4" w:rsidRDefault="00031BB4">
      <w:pPr>
        <w:pStyle w:val="CommentText"/>
      </w:pPr>
      <w:r>
        <w:rPr>
          <w:rStyle w:val="CommentReference"/>
        </w:rPr>
        <w:annotationRef/>
      </w:r>
      <w:r>
        <w:t>Rev 1</w:t>
      </w:r>
    </w:p>
    <w:p w14:paraId="72472723" w14:textId="77777777" w:rsidR="00031BB4" w:rsidRDefault="00031BB4">
      <w:pPr>
        <w:pStyle w:val="CommentText"/>
      </w:pPr>
    </w:p>
    <w:p w14:paraId="0744E752" w14:textId="486A3765" w:rsidR="00031BB4" w:rsidRDefault="00031BB4">
      <w:pPr>
        <w:pStyle w:val="CommentText"/>
      </w:pPr>
      <w:r>
        <w:rPr>
          <w:rFonts w:ascii="Calibri" w:hAnsi="Calibri" w:cs="Calibri"/>
          <w:lang w:val="en-CA"/>
        </w:rPr>
        <w:t>L165 What’s the lower bound on the area sample for the wetland plots?</w:t>
      </w:r>
    </w:p>
  </w:comment>
  <w:comment w:id="41" w:author="Cari Ficken" w:date="2021-02-18T09:56:00Z" w:initials="CF">
    <w:p w14:paraId="47D8D72E" w14:textId="467A381F" w:rsidR="00031BB4" w:rsidRDefault="00031BB4">
      <w:pPr>
        <w:pStyle w:val="CommentText"/>
      </w:pPr>
      <w:r>
        <w:rPr>
          <w:rStyle w:val="CommentReference"/>
        </w:rPr>
        <w:annotationRef/>
      </w:r>
      <w:r>
        <w:t xml:space="preserve">We have updated the text to reflect the actual number of transects sampled. </w:t>
      </w:r>
    </w:p>
  </w:comment>
  <w:comment w:id="44" w:author="Cari Ficken" w:date="2021-02-02T14:40:00Z" w:initials="CF">
    <w:p w14:paraId="7CE997E3" w14:textId="77777777" w:rsidR="00031BB4" w:rsidRDefault="00031BB4" w:rsidP="00A059B4">
      <w:pPr>
        <w:pStyle w:val="CommentText"/>
        <w:jc w:val="right"/>
      </w:pPr>
      <w:r>
        <w:rPr>
          <w:rStyle w:val="CommentReference"/>
        </w:rPr>
        <w:annotationRef/>
      </w:r>
      <w:r>
        <w:t xml:space="preserve">Rev 2: </w:t>
      </w:r>
    </w:p>
    <w:p w14:paraId="298AE00D" w14:textId="77777777" w:rsidR="00031BB4" w:rsidRDefault="00031BB4" w:rsidP="00A059B4">
      <w:pPr>
        <w:pStyle w:val="CommentText"/>
        <w:jc w:val="right"/>
      </w:pPr>
    </w:p>
    <w:p w14:paraId="5BFE6A32" w14:textId="0CBB65F5" w:rsidR="00031BB4" w:rsidRDefault="00031BB4"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45" w:author="Cari Ficken" w:date="2021-02-02T14:32:00Z" w:initials="CF">
    <w:p w14:paraId="41840EDD" w14:textId="187E344F" w:rsidR="00031BB4" w:rsidRDefault="00031BB4">
      <w:pPr>
        <w:pStyle w:val="CommentText"/>
      </w:pPr>
      <w:r>
        <w:rPr>
          <w:rStyle w:val="CommentReference"/>
        </w:rPr>
        <w:annotationRef/>
      </w:r>
      <w:r>
        <w:t>Rev 2 –</w:t>
      </w:r>
    </w:p>
    <w:p w14:paraId="0E226043" w14:textId="77777777" w:rsidR="00031BB4" w:rsidRDefault="00031BB4">
      <w:pPr>
        <w:pStyle w:val="CommentText"/>
      </w:pPr>
    </w:p>
    <w:p w14:paraId="444EE99C" w14:textId="0B68137B" w:rsidR="00031BB4" w:rsidRDefault="00031BB4">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46" w:author="Cari Ficken" w:date="2021-02-11T13:57:00Z" w:initials="CF">
    <w:p w14:paraId="5B3D2F14" w14:textId="4D17EF58" w:rsidR="00031BB4" w:rsidRDefault="00031BB4"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031BB4" w:rsidRDefault="00031BB4" w:rsidP="009B6FB7">
      <w:pPr>
        <w:spacing w:before="0" w:line="240" w:lineRule="auto"/>
        <w:contextualSpacing w:val="0"/>
        <w:rPr>
          <w:rFonts w:ascii="Calibri" w:eastAsia="Times New Roman" w:hAnsi="Calibri" w:cs="Calibri"/>
          <w:color w:val="000000"/>
          <w:lang w:val="en-CA"/>
        </w:rPr>
      </w:pPr>
    </w:p>
    <w:p w14:paraId="2F94983B" w14:textId="266BC092" w:rsidR="00031BB4" w:rsidRDefault="00031BB4"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031BB4" w:rsidRPr="009B6FB7" w:rsidRDefault="00031BB4"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proofErr w:type="spellStart"/>
      <w:r w:rsidRPr="009B6FB7">
        <w:rPr>
          <w:rFonts w:ascii="Calibri" w:eastAsia="Times New Roman" w:hAnsi="Calibri" w:cs="Calibri"/>
          <w:color w:val="000000"/>
          <w:sz w:val="20"/>
          <w:szCs w:val="20"/>
          <w:lang w:val="en-CA"/>
        </w:rPr>
        <w:t>Devito</w:t>
      </w:r>
      <w:proofErr w:type="spellEnd"/>
      <w:r w:rsidRPr="009B6FB7">
        <w:rPr>
          <w:rFonts w:ascii="Calibri" w:eastAsia="Times New Roman" w:hAnsi="Calibri" w:cs="Calibri"/>
          <w:color w:val="000000"/>
          <w:sz w:val="20"/>
          <w:szCs w:val="20"/>
          <w:lang w:val="en-CA"/>
        </w:rPr>
        <w:t xml:space="preserve">, et </w:t>
      </w:r>
      <w:proofErr w:type="gramStart"/>
      <w:r w:rsidRPr="009B6FB7">
        <w:rPr>
          <w:rFonts w:ascii="Calibri" w:eastAsia="Times New Roman" w:hAnsi="Calibri" w:cs="Calibri"/>
          <w:color w:val="000000"/>
          <w:sz w:val="20"/>
          <w:szCs w:val="20"/>
          <w:lang w:val="en-CA"/>
        </w:rPr>
        <w:t>al  (</w:t>
      </w:r>
      <w:proofErr w:type="gramEnd"/>
      <w:r w:rsidRPr="009B6FB7">
        <w:rPr>
          <w:rFonts w:ascii="Calibri" w:eastAsia="Times New Roman" w:hAnsi="Calibri" w:cs="Calibri"/>
          <w:color w:val="000000"/>
          <w:sz w:val="20"/>
          <w:szCs w:val="20"/>
          <w:lang w:val="en-CA"/>
        </w:rPr>
        <w:t>2005) doi:10.1002/hyp.5881</w:t>
      </w:r>
      <w:r w:rsidRPr="009B6FB7">
        <w:rPr>
          <w:rFonts w:ascii="Calibri" w:eastAsia="Times New Roman" w:hAnsi="Calibri" w:cs="Calibri"/>
          <w:color w:val="000000"/>
          <w:sz w:val="20"/>
          <w:szCs w:val="20"/>
          <w:lang w:val="en-CA"/>
        </w:rPr>
        <w:br/>
        <w:t xml:space="preserve">Jackson &amp; </w:t>
      </w:r>
      <w:proofErr w:type="spellStart"/>
      <w:r w:rsidRPr="009B6FB7">
        <w:rPr>
          <w:rFonts w:ascii="Calibri" w:eastAsia="Times New Roman" w:hAnsi="Calibri" w:cs="Calibri"/>
          <w:color w:val="000000"/>
          <w:sz w:val="20"/>
          <w:szCs w:val="20"/>
          <w:lang w:val="en-CA"/>
        </w:rPr>
        <w:t>Fahrig</w:t>
      </w:r>
      <w:proofErr w:type="spellEnd"/>
      <w:r w:rsidRPr="009B6FB7">
        <w:rPr>
          <w:rFonts w:ascii="Calibri" w:eastAsia="Times New Roman" w:hAnsi="Calibri" w:cs="Calibri"/>
          <w:color w:val="000000"/>
          <w:sz w:val="20"/>
          <w:szCs w:val="20"/>
          <w:lang w:val="en-CA"/>
        </w:rPr>
        <w:t>. (2015) doi:10.1111/geb.12233</w:t>
      </w:r>
      <w:r w:rsidRPr="009B6FB7">
        <w:rPr>
          <w:rFonts w:ascii="Calibri" w:eastAsia="Times New Roman" w:hAnsi="Calibri" w:cs="Calibri"/>
          <w:color w:val="000000"/>
          <w:sz w:val="20"/>
          <w:szCs w:val="20"/>
          <w:lang w:val="en-CA"/>
        </w:rPr>
        <w:br/>
        <w:t xml:space="preserve">Kraft et al (2019)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371/journal.pone.0216343</w:t>
      </w:r>
      <w:r w:rsidRPr="009B6FB7">
        <w:rPr>
          <w:rFonts w:ascii="Calibri" w:eastAsia="Times New Roman" w:hAnsi="Calibri" w:cs="Calibri"/>
          <w:color w:val="000000"/>
          <w:sz w:val="20"/>
          <w:szCs w:val="20"/>
          <w:lang w:val="en-CA"/>
        </w:rPr>
        <w:br/>
        <w:t xml:space="preserve">Rooney et al (2012)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007/s10980-012-9784-6</w:t>
      </w:r>
    </w:p>
    <w:p w14:paraId="4C8D6550" w14:textId="6774983C" w:rsidR="00031BB4" w:rsidRDefault="00031BB4">
      <w:pPr>
        <w:pStyle w:val="CommentText"/>
      </w:pPr>
    </w:p>
  </w:comment>
  <w:comment w:id="62" w:author="Cari Ficken" w:date="2021-02-02T14:52:00Z" w:initials="CF">
    <w:p w14:paraId="32BD83F5" w14:textId="77777777" w:rsidR="00031BB4" w:rsidRDefault="00031BB4" w:rsidP="001E2FDA">
      <w:pPr>
        <w:pStyle w:val="CommentText"/>
        <w:jc w:val="center"/>
      </w:pPr>
      <w:r>
        <w:rPr>
          <w:rStyle w:val="CommentReference"/>
        </w:rPr>
        <w:annotationRef/>
      </w:r>
      <w:r>
        <w:t xml:space="preserve">Rev1 </w:t>
      </w:r>
    </w:p>
    <w:p w14:paraId="33DA4E1F" w14:textId="77777777" w:rsidR="00031BB4" w:rsidRDefault="00031BB4" w:rsidP="001E2FDA">
      <w:pPr>
        <w:pStyle w:val="CommentText"/>
        <w:jc w:val="center"/>
      </w:pPr>
    </w:p>
    <w:p w14:paraId="53FE7C07"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031BB4" w:rsidRDefault="00031BB4" w:rsidP="001E2FDA">
      <w:pPr>
        <w:pStyle w:val="CommentText"/>
        <w:jc w:val="center"/>
      </w:pPr>
      <w:r>
        <w:rPr>
          <w:rFonts w:ascii="Calibri" w:hAnsi="Calibri" w:cs="Calibri"/>
          <w:lang w:val="en-CA"/>
        </w:rPr>
        <w:t>robust alternative to PERMANOVA in some situations).</w:t>
      </w:r>
    </w:p>
  </w:comment>
  <w:comment w:id="63" w:author="Cari Ficken" w:date="2021-02-11T14:19:00Z" w:initials="CF">
    <w:p w14:paraId="74818037" w14:textId="77777777" w:rsidR="00031BB4" w:rsidRDefault="00031BB4">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031BB4" w:rsidRDefault="00031BB4">
      <w:pPr>
        <w:pStyle w:val="CommentText"/>
      </w:pPr>
    </w:p>
    <w:p w14:paraId="46252D48" w14:textId="6F15EBAD" w:rsidR="00031BB4" w:rsidRDefault="00031BB4">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68" w:author="Cari Ficken" w:date="2021-02-02T14:42:00Z" w:initials="CF">
    <w:p w14:paraId="3CC90E67" w14:textId="77777777" w:rsidR="00031BB4" w:rsidRDefault="00031BB4">
      <w:pPr>
        <w:pStyle w:val="CommentText"/>
      </w:pPr>
      <w:r>
        <w:rPr>
          <w:rStyle w:val="CommentReference"/>
        </w:rPr>
        <w:annotationRef/>
      </w:r>
      <w:r>
        <w:t>Editor:</w:t>
      </w:r>
    </w:p>
    <w:p w14:paraId="5FCEF33A" w14:textId="77777777" w:rsidR="00031BB4" w:rsidRDefault="00031BB4">
      <w:pPr>
        <w:pStyle w:val="CommentText"/>
      </w:pPr>
    </w:p>
    <w:p w14:paraId="500D6992" w14:textId="7ED4C6D4" w:rsidR="00031BB4" w:rsidRDefault="00031BB4">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69" w:author="Cari Ficken" w:date="2021-02-11T14:46:00Z" w:initials="CF">
    <w:p w14:paraId="6A25831F" w14:textId="3C90CF6F" w:rsidR="00031BB4" w:rsidRDefault="00031BB4">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031BB4" w:rsidRDefault="00031BB4">
      <w:pPr>
        <w:pStyle w:val="CommentText"/>
      </w:pPr>
    </w:p>
  </w:comment>
  <w:comment w:id="70" w:author="Cari Ficken" w:date="2021-02-11T14:45:00Z" w:initials="CF">
    <w:p w14:paraId="44E6797D" w14:textId="77777777" w:rsidR="00031BB4" w:rsidRDefault="00031BB4"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031BB4" w:rsidRDefault="00031BB4">
      <w:pPr>
        <w:pStyle w:val="CommentText"/>
      </w:pPr>
    </w:p>
  </w:comment>
  <w:comment w:id="71" w:author="Cari Ficken" w:date="2021-02-12T12:17:00Z" w:initials="CF">
    <w:p w14:paraId="74FB5CAC" w14:textId="3DFD0037" w:rsidR="00031BB4" w:rsidRDefault="00031BB4">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031BB4" w:rsidRDefault="00031BB4">
      <w:pPr>
        <w:pStyle w:val="CommentText"/>
      </w:pPr>
    </w:p>
    <w:p w14:paraId="51AC5F2B" w14:textId="7AC6FD7E" w:rsidR="00031BB4" w:rsidRDefault="00031BB4">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031BB4" w:rsidRDefault="00031BB4">
      <w:pPr>
        <w:pStyle w:val="CommentText"/>
      </w:pPr>
    </w:p>
    <w:p w14:paraId="48EA1DF2" w14:textId="25A80D62" w:rsidR="00031BB4" w:rsidRDefault="00031BB4">
      <w:pPr>
        <w:pStyle w:val="CommentText"/>
      </w:pPr>
      <w:r>
        <w:t>Martin’s figure.</w:t>
      </w:r>
    </w:p>
  </w:comment>
  <w:comment w:id="81" w:author="Cari Ficken" w:date="2021-02-02T14:43:00Z" w:initials="CF">
    <w:p w14:paraId="4B281C82" w14:textId="77777777" w:rsidR="00031BB4" w:rsidRDefault="00031BB4" w:rsidP="00A059B4">
      <w:pPr>
        <w:pStyle w:val="CommentText"/>
        <w:jc w:val="center"/>
      </w:pPr>
      <w:r>
        <w:rPr>
          <w:rStyle w:val="CommentReference"/>
        </w:rPr>
        <w:annotationRef/>
      </w:r>
      <w:r>
        <w:t>Editor:</w:t>
      </w:r>
    </w:p>
    <w:p w14:paraId="125FDACE" w14:textId="77777777" w:rsidR="00031BB4" w:rsidRDefault="00031BB4" w:rsidP="00A059B4">
      <w:pPr>
        <w:pStyle w:val="CommentText"/>
        <w:jc w:val="center"/>
      </w:pPr>
    </w:p>
    <w:p w14:paraId="11E8D3EF" w14:textId="359AEE4D" w:rsidR="00031BB4" w:rsidRDefault="00031BB4" w:rsidP="00A059B4">
      <w:pPr>
        <w:pStyle w:val="CommentText"/>
        <w:jc w:val="center"/>
      </w:pPr>
      <w:r>
        <w:t>Did you test for interaction terms between survey type and the human development index, to test for variation in response between the habitats?</w:t>
      </w:r>
    </w:p>
  </w:comment>
  <w:comment w:id="82" w:author="Cari Ficken" w:date="2021-02-12T15:08:00Z" w:initials="CF">
    <w:p w14:paraId="397D0211" w14:textId="11EA6FD1" w:rsidR="00031BB4" w:rsidRDefault="00031BB4">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79" w:author="Cari Ficken" w:date="2021-02-02T14:30:00Z" w:initials="CF">
    <w:p w14:paraId="534C8AC4" w14:textId="5486DCC4" w:rsidR="00031BB4" w:rsidRDefault="00031BB4">
      <w:pPr>
        <w:pStyle w:val="CommentText"/>
      </w:pPr>
      <w:r>
        <w:rPr>
          <w:rStyle w:val="CommentReference"/>
        </w:rPr>
        <w:annotationRef/>
      </w:r>
      <w:r>
        <w:t>Rev 2 –</w:t>
      </w:r>
    </w:p>
    <w:p w14:paraId="5BB838D3" w14:textId="77777777" w:rsidR="00031BB4" w:rsidRDefault="00031BB4">
      <w:pPr>
        <w:pStyle w:val="CommentText"/>
      </w:pPr>
    </w:p>
    <w:p w14:paraId="121F6625" w14:textId="74BE39FE" w:rsidR="00031BB4" w:rsidRDefault="00031BB4">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80" w:author="Cari Ficken" w:date="2021-02-12T12:48:00Z" w:initials="CF">
    <w:p w14:paraId="4FE7A6CF" w14:textId="688C9DDB" w:rsidR="00031BB4" w:rsidRDefault="00031BB4">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031BB4" w:rsidRDefault="00031BB4">
      <w:pPr>
        <w:pStyle w:val="CommentText"/>
      </w:pPr>
    </w:p>
    <w:p w14:paraId="487C84AB" w14:textId="59B8317F" w:rsidR="00031BB4" w:rsidRDefault="00031BB4">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031BB4" w:rsidRDefault="00031BB4"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031BB4" w:rsidRDefault="00031BB4"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031BB4" w:rsidRDefault="00031BB4"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83" w:author="Cari Ficken" w:date="2021-02-02T14:53:00Z" w:initials="CF">
    <w:p w14:paraId="67274444" w14:textId="77777777" w:rsidR="00031BB4" w:rsidRDefault="00031BB4">
      <w:pPr>
        <w:pStyle w:val="CommentText"/>
      </w:pPr>
      <w:r>
        <w:rPr>
          <w:rStyle w:val="CommentReference"/>
        </w:rPr>
        <w:annotationRef/>
      </w:r>
      <w:r>
        <w:t xml:space="preserve">Rev 1 </w:t>
      </w:r>
    </w:p>
    <w:p w14:paraId="51186111" w14:textId="77777777" w:rsidR="00031BB4" w:rsidRDefault="00031BB4">
      <w:pPr>
        <w:pStyle w:val="CommentText"/>
      </w:pPr>
    </w:p>
    <w:p w14:paraId="46755522"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031BB4" w:rsidRDefault="00031BB4" w:rsidP="001E2FDA">
      <w:pPr>
        <w:pStyle w:val="CommentText"/>
      </w:pPr>
      <w:r>
        <w:rPr>
          <w:rFonts w:ascii="Calibri" w:hAnsi="Calibri" w:cs="Calibri"/>
          <w:lang w:val="en-CA"/>
        </w:rPr>
        <w:t>this fixed effect approach sufficient? Something for the Discussion.</w:t>
      </w:r>
    </w:p>
  </w:comment>
  <w:comment w:id="84" w:author="Cari Ficken" w:date="2021-02-18T10:19:00Z" w:initials="CF">
    <w:p w14:paraId="7678D242" w14:textId="223946FC" w:rsidR="00031BB4" w:rsidRDefault="00031BB4"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031BB4" w:rsidRDefault="00031BB4"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031BB4" w:rsidRPr="00151242" w:rsidRDefault="00031BB4"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031BB4" w:rsidRDefault="00031BB4"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031BB4" w:rsidRDefault="00031BB4" w:rsidP="00151242">
      <w:pPr>
        <w:pStyle w:val="CommentText"/>
      </w:pPr>
      <w:r>
        <w:rPr>
          <w:rStyle w:val="CommentReference"/>
        </w:rPr>
        <w:annotationRef/>
      </w:r>
    </w:p>
  </w:comment>
  <w:comment w:id="85" w:author="Cari Ficken" w:date="2021-02-02T14:55:00Z" w:initials="CF">
    <w:p w14:paraId="01503225" w14:textId="77777777" w:rsidR="00031BB4" w:rsidRDefault="00031BB4">
      <w:pPr>
        <w:pStyle w:val="CommentText"/>
      </w:pPr>
      <w:r>
        <w:rPr>
          <w:rStyle w:val="CommentReference"/>
        </w:rPr>
        <w:annotationRef/>
      </w:r>
      <w:r>
        <w:t>Rev1</w:t>
      </w:r>
    </w:p>
    <w:p w14:paraId="306EB604" w14:textId="52117ABA" w:rsidR="00031BB4" w:rsidRDefault="00031BB4">
      <w:pPr>
        <w:pStyle w:val="CommentText"/>
      </w:pPr>
    </w:p>
    <w:p w14:paraId="039E0139" w14:textId="3A952F9B" w:rsidR="00031BB4" w:rsidRDefault="00031BB4">
      <w:pPr>
        <w:pStyle w:val="CommentText"/>
      </w:pPr>
      <w:r>
        <w:t>(not sure that this is the right line location -Cari)</w:t>
      </w:r>
    </w:p>
    <w:p w14:paraId="09F92E1C" w14:textId="77777777" w:rsidR="00031BB4" w:rsidRDefault="00031BB4">
      <w:pPr>
        <w:pStyle w:val="CommentText"/>
      </w:pPr>
    </w:p>
    <w:p w14:paraId="5DB48E0F"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031BB4" w:rsidRDefault="00031BB4" w:rsidP="001E2FDA">
      <w:pPr>
        <w:pStyle w:val="CommentText"/>
      </w:pPr>
      <w:r>
        <w:rPr>
          <w:rFonts w:ascii="Calibri" w:hAnsi="Calibri" w:cs="Calibri"/>
          <w:lang w:val="en-CA"/>
        </w:rPr>
        <w:t>your own convention of calling samples “sites”.</w:t>
      </w:r>
    </w:p>
  </w:comment>
  <w:comment w:id="86" w:author="Cari Ficken" w:date="2021-02-18T10:23:00Z" w:initials="CF">
    <w:p w14:paraId="288A12BF" w14:textId="4255EA32" w:rsidR="00031BB4" w:rsidRDefault="00031BB4">
      <w:pPr>
        <w:pStyle w:val="CommentText"/>
      </w:pPr>
      <w:r>
        <w:rPr>
          <w:rStyle w:val="CommentReference"/>
        </w:rPr>
        <w:annotationRef/>
      </w:r>
      <w:r>
        <w:t>We have updated the dataset to include only one sampling time per wetland, and believe that it is now clear and appropriate to refer to them as “sites”.</w:t>
      </w:r>
    </w:p>
  </w:comment>
  <w:comment w:id="88" w:author="Cari Ficken" w:date="2021-02-02T14:56:00Z" w:initials="CF">
    <w:p w14:paraId="03F2A4A1" w14:textId="77777777" w:rsidR="00031BB4" w:rsidRDefault="00031BB4">
      <w:pPr>
        <w:pStyle w:val="CommentText"/>
      </w:pPr>
      <w:r>
        <w:rPr>
          <w:rStyle w:val="CommentReference"/>
        </w:rPr>
        <w:annotationRef/>
      </w:r>
      <w:r>
        <w:t>Rev 1</w:t>
      </w:r>
    </w:p>
    <w:p w14:paraId="5D112BEC" w14:textId="77777777" w:rsidR="00031BB4" w:rsidRDefault="00031BB4">
      <w:pPr>
        <w:pStyle w:val="CommentText"/>
      </w:pPr>
    </w:p>
    <w:p w14:paraId="5734E1E0"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031BB4" w:rsidRDefault="00031BB4"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87" w:author="Cari Ficken" w:date="2021-02-02T14:55:00Z" w:initials="CF">
    <w:p w14:paraId="49281ADE" w14:textId="02E9A4CA" w:rsidR="00031BB4" w:rsidRDefault="00031BB4">
      <w:pPr>
        <w:pStyle w:val="CommentText"/>
      </w:pPr>
      <w:r>
        <w:rPr>
          <w:rStyle w:val="CommentReference"/>
        </w:rPr>
        <w:annotationRef/>
      </w:r>
      <w:r>
        <w:t>R1 –</w:t>
      </w:r>
    </w:p>
    <w:p w14:paraId="01D35945" w14:textId="77777777" w:rsidR="00031BB4" w:rsidRDefault="00031BB4">
      <w:pPr>
        <w:pStyle w:val="CommentText"/>
      </w:pPr>
    </w:p>
    <w:p w14:paraId="57D19A03"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031BB4" w:rsidRDefault="00031BB4" w:rsidP="001E2FDA">
      <w:pPr>
        <w:pStyle w:val="CommentText"/>
      </w:pPr>
      <w:r>
        <w:rPr>
          <w:rFonts w:ascii="Calibri" w:hAnsi="Calibri" w:cs="Calibri"/>
          <w:lang w:val="en-CA"/>
        </w:rPr>
        <w:t>and discuss what implications this has for your inferences (e.g. invalidity of claimed P-values).</w:t>
      </w:r>
    </w:p>
  </w:comment>
  <w:comment w:id="89" w:author="Cari Ficken" w:date="2021-02-02T14:34:00Z" w:initials="CF">
    <w:p w14:paraId="2BE7A849" w14:textId="6BF3D299" w:rsidR="00031BB4" w:rsidRDefault="00031BB4">
      <w:pPr>
        <w:pStyle w:val="CommentText"/>
      </w:pPr>
      <w:r>
        <w:rPr>
          <w:rStyle w:val="CommentReference"/>
        </w:rPr>
        <w:annotationRef/>
      </w:r>
      <w:r>
        <w:t>Rev 2 –</w:t>
      </w:r>
    </w:p>
    <w:p w14:paraId="1062B938" w14:textId="77777777" w:rsidR="00031BB4" w:rsidRDefault="00031BB4">
      <w:pPr>
        <w:pStyle w:val="CommentText"/>
      </w:pPr>
    </w:p>
    <w:p w14:paraId="2F510BBC" w14:textId="7FB43367" w:rsidR="00031BB4" w:rsidRDefault="00031BB4">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90" w:author="Cari Ficken" w:date="2021-02-02T14:31:00Z" w:initials="CF">
    <w:p w14:paraId="5F8B6543" w14:textId="655FBA4F" w:rsidR="00031BB4" w:rsidRDefault="00031BB4">
      <w:pPr>
        <w:pStyle w:val="CommentText"/>
      </w:pPr>
      <w:r>
        <w:rPr>
          <w:rStyle w:val="CommentReference"/>
        </w:rPr>
        <w:annotationRef/>
      </w:r>
      <w:r>
        <w:t>Rev 2 –</w:t>
      </w:r>
    </w:p>
    <w:p w14:paraId="5B86DE92" w14:textId="77777777" w:rsidR="00031BB4" w:rsidRDefault="00031BB4">
      <w:pPr>
        <w:pStyle w:val="CommentText"/>
      </w:pPr>
    </w:p>
    <w:p w14:paraId="7151D935" w14:textId="4683A4D8" w:rsidR="00031BB4" w:rsidRDefault="00031BB4">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91" w:author="Cari Ficken" w:date="2021-02-18T10:25:00Z" w:initials="CF">
    <w:p w14:paraId="655E437A" w14:textId="35419E9F" w:rsidR="00031BB4" w:rsidRDefault="00031BB4">
      <w:pPr>
        <w:pStyle w:val="CommentText"/>
      </w:pPr>
      <w:r>
        <w:rPr>
          <w:rStyle w:val="CommentReference"/>
        </w:rPr>
        <w:annotationRef/>
      </w:r>
      <w:r>
        <w:t>We updated the analyses to use Chao distances.</w:t>
      </w:r>
    </w:p>
  </w:comment>
  <w:comment w:id="99" w:author="Cari Ficken" w:date="2021-02-02T14:40:00Z" w:initials="CF">
    <w:p w14:paraId="4A4142DC" w14:textId="60C7065F" w:rsidR="00031BB4" w:rsidRDefault="00031BB4">
      <w:pPr>
        <w:pStyle w:val="CommentText"/>
      </w:pPr>
      <w:r>
        <w:rPr>
          <w:rStyle w:val="CommentReference"/>
        </w:rPr>
        <w:annotationRef/>
      </w:r>
      <w:r>
        <w:t>Rev 2 –</w:t>
      </w:r>
    </w:p>
    <w:p w14:paraId="768E802D" w14:textId="77777777" w:rsidR="00031BB4" w:rsidRDefault="00031BB4">
      <w:pPr>
        <w:pStyle w:val="CommentText"/>
      </w:pPr>
    </w:p>
    <w:p w14:paraId="30190488" w14:textId="65DEA4FD" w:rsidR="00031BB4" w:rsidRDefault="00031BB4">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115" w:author="Cari Ficken" w:date="2021-02-18T16:34:00Z" w:initials="CF">
    <w:p w14:paraId="5DCD3D5C" w14:textId="7C28A08A" w:rsidR="00031BB4" w:rsidRDefault="00031BB4">
      <w:pPr>
        <w:pStyle w:val="CommentText"/>
      </w:pPr>
      <w:r>
        <w:rPr>
          <w:rStyle w:val="CommentReference"/>
        </w:rPr>
        <w:annotationRef/>
      </w:r>
      <w:r>
        <w:t xml:space="preserve">Here p&lt;0.001 for </w:t>
      </w:r>
      <w:proofErr w:type="spellStart"/>
      <w:r>
        <w:t>totdist</w:t>
      </w:r>
      <w:proofErr w:type="spellEnd"/>
      <w:r>
        <w:t xml:space="preserve"> and p=0.002 for Protocol</w:t>
      </w:r>
    </w:p>
  </w:comment>
  <w:comment w:id="120" w:author="Cari Ficken" w:date="2021-02-02T14:49:00Z" w:initials="CF">
    <w:p w14:paraId="519D9C24" w14:textId="77777777" w:rsidR="00031BB4" w:rsidRDefault="00031BB4">
      <w:pPr>
        <w:pStyle w:val="CommentText"/>
      </w:pPr>
      <w:r>
        <w:rPr>
          <w:rStyle w:val="CommentReference"/>
        </w:rPr>
        <w:annotationRef/>
      </w:r>
      <w:r>
        <w:t>Rev 1</w:t>
      </w:r>
    </w:p>
    <w:p w14:paraId="3297B292" w14:textId="77777777" w:rsidR="00031BB4" w:rsidRDefault="00031BB4">
      <w:pPr>
        <w:pStyle w:val="CommentText"/>
      </w:pPr>
    </w:p>
    <w:p w14:paraId="6F472EFA"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031BB4" w:rsidRDefault="00031BB4"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031BB4" w:rsidRDefault="00031BB4" w:rsidP="00A059B4">
      <w:pPr>
        <w:pStyle w:val="CommentText"/>
      </w:pPr>
      <w:r>
        <w:rPr>
          <w:rFonts w:ascii="Calibri" w:hAnsi="Calibri" w:cs="Calibri"/>
          <w:lang w:val="en-CA"/>
        </w:rPr>
        <w:t>against manuscript line numbers.</w:t>
      </w:r>
    </w:p>
    <w:p w14:paraId="5DA10F67" w14:textId="77777777" w:rsidR="00031BB4" w:rsidRDefault="00031BB4" w:rsidP="00A059B4">
      <w:pPr>
        <w:pStyle w:val="CommentText"/>
      </w:pPr>
    </w:p>
    <w:p w14:paraId="7F08153F"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031BB4" w:rsidRDefault="00031BB4"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031BB4" w:rsidRDefault="00031BB4" w:rsidP="001E2FDA">
      <w:pPr>
        <w:pStyle w:val="CommentText"/>
      </w:pPr>
      <w:r>
        <w:rPr>
          <w:rFonts w:ascii="Calibri" w:hAnsi="Calibri" w:cs="Calibri"/>
          <w:lang w:val="en-CA"/>
        </w:rPr>
        <w:t>what was actually done with this dataset in this paper.</w:t>
      </w:r>
    </w:p>
  </w:comment>
  <w:comment w:id="124" w:author="Cari Ficken" w:date="2021-02-02T15:17:00Z" w:initials="CF">
    <w:p w14:paraId="4C00B20A" w14:textId="77777777" w:rsidR="00031BB4" w:rsidRDefault="00031BB4">
      <w:pPr>
        <w:pStyle w:val="CommentText"/>
      </w:pPr>
      <w:r>
        <w:rPr>
          <w:rStyle w:val="CommentReference"/>
        </w:rPr>
        <w:annotationRef/>
      </w:r>
      <w:r>
        <w:t xml:space="preserve">Rev 1 </w:t>
      </w:r>
    </w:p>
    <w:p w14:paraId="247E969E" w14:textId="77777777" w:rsidR="00031BB4" w:rsidRDefault="00031BB4">
      <w:pPr>
        <w:pStyle w:val="CommentText"/>
      </w:pPr>
    </w:p>
    <w:p w14:paraId="1812D904" w14:textId="77777777" w:rsidR="00031BB4" w:rsidRDefault="00031BB4"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031BB4" w:rsidRDefault="00031BB4"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031BB4" w:rsidRDefault="00031BB4"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052C5E9E" w15:done="0"/>
  <w15:commentEx w15:paraId="202CFD9A" w15:done="0"/>
  <w15:commentEx w15:paraId="30F550B6" w15:done="0"/>
  <w15:commentEx w15:paraId="48485C53" w15:done="0"/>
  <w15:commentEx w15:paraId="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009C3869" w15:done="0"/>
  <w15:commentEx w15:paraId="2F510BBC" w15:done="0"/>
  <w15:commentEx w15:paraId="7151D935" w15:done="0"/>
  <w15:commentEx w15:paraId="655E437A" w15:paraIdParent="7151D935" w15:done="0"/>
  <w15:commentEx w15:paraId="30190488" w15:done="0"/>
  <w15:commentEx w15:paraId="5DCD3D5C" w15:done="0"/>
  <w15:commentEx w15:paraId="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052C5E9E" w16cid:durableId="23C3E206"/>
  <w16cid:commentId w16cid:paraId="202CFD9A" w16cid:durableId="23C3E557"/>
  <w16cid:commentId w16cid:paraId="30F550B6" w16cid:durableId="23C3E283"/>
  <w16cid:commentId w16cid:paraId="48485C53" w16cid:durableId="23C3E573"/>
  <w16cid:commentId w16cid:paraId="2234CEF7" w16cid:durableId="23C3E1DD"/>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009C3869" w16cid:durableId="23C3E65F"/>
  <w16cid:commentId w16cid:paraId="2F510BBC" w16cid:durableId="23C3E188"/>
  <w16cid:commentId w16cid:paraId="7151D935" w16cid:durableId="23C3E0BE"/>
  <w16cid:commentId w16cid:paraId="655E437A" w16cid:durableId="23D8BF0E"/>
  <w16cid:commentId w16cid:paraId="30190488" w16cid:durableId="23C3E2D8"/>
  <w16cid:commentId w16cid:paraId="5DCD3D5C" w16cid:durableId="23D9157D"/>
  <w16cid:commentId w16cid:paraId="2239710A" w16cid:durableId="23C3E4E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769755" w14:textId="77777777" w:rsidR="00686A96" w:rsidRDefault="00686A96" w:rsidP="00491742">
      <w:r>
        <w:separator/>
      </w:r>
    </w:p>
  </w:endnote>
  <w:endnote w:type="continuationSeparator" w:id="0">
    <w:p w14:paraId="5F646A29" w14:textId="77777777" w:rsidR="00686A96" w:rsidRDefault="00686A96"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031BB4" w:rsidRDefault="00031BB4">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031BB4" w:rsidRDefault="00031BB4"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10563" w14:textId="77777777" w:rsidR="00686A96" w:rsidRDefault="00686A96" w:rsidP="00491742">
      <w:r>
        <w:separator/>
      </w:r>
    </w:p>
  </w:footnote>
  <w:footnote w:type="continuationSeparator" w:id="0">
    <w:p w14:paraId="560F6B98" w14:textId="77777777" w:rsidR="00686A96" w:rsidRDefault="00686A96" w:rsidP="00491742">
      <w:r>
        <w:continuationSeparator/>
      </w:r>
    </w:p>
  </w:footnote>
  <w:footnote w:id="1">
    <w:p w14:paraId="0AF5F11F" w14:textId="6E5697D0" w:rsidR="00031BB4" w:rsidRPr="0068110B" w:rsidRDefault="00031BB4" w:rsidP="00491742">
      <w:pPr>
        <w:pStyle w:val="FootnoteText"/>
        <w:rPr>
          <w:sz w:val="22"/>
          <w:szCs w:val="22"/>
          <w:lang w:val="en-US"/>
        </w:rPr>
      </w:pPr>
      <w:r w:rsidRPr="0068110B">
        <w:rPr>
          <w:rStyle w:val="FootnoteReference"/>
          <w:sz w:val="22"/>
          <w:szCs w:val="22"/>
        </w:rPr>
        <w:footnoteRef/>
      </w:r>
      <w:r w:rsidRPr="0068110B">
        <w:rPr>
          <w:sz w:val="22"/>
          <w:szCs w:val="22"/>
        </w:rPr>
        <w:t xml:space="preserve"> Cari D. Ficken and Martin </w:t>
      </w:r>
      <w:proofErr w:type="spellStart"/>
      <w:r w:rsidRPr="0068110B">
        <w:rPr>
          <w:sz w:val="22"/>
          <w:szCs w:val="22"/>
        </w:rPr>
        <w:t>Jeanmougin</w:t>
      </w:r>
      <w:proofErr w:type="spellEnd"/>
      <w:r w:rsidRPr="0068110B">
        <w:rPr>
          <w:sz w:val="22"/>
          <w:szCs w:val="22"/>
        </w:rPr>
        <w:t xml:space="preserve"> should be considered joint first author.</w:t>
      </w:r>
    </w:p>
  </w:footnote>
  <w:footnote w:id="2">
    <w:p w14:paraId="723638EB" w14:textId="316E4647" w:rsidR="00031BB4" w:rsidRPr="00526689" w:rsidRDefault="00031BB4" w:rsidP="00491742">
      <w:pPr>
        <w:rPr>
          <w:lang w:val="fr-FR"/>
        </w:rPr>
      </w:pPr>
      <w:r w:rsidRPr="0068110B">
        <w:rPr>
          <w:rStyle w:val="FootnoteReference"/>
        </w:rPr>
        <w:footnoteRef/>
      </w:r>
      <w:r w:rsidRPr="0068110B">
        <w:rPr>
          <w:lang w:val="fr-FR"/>
        </w:rPr>
        <w:t xml:space="preserve"> </w:t>
      </w:r>
      <w:proofErr w:type="spellStart"/>
      <w:r w:rsidRPr="0068110B">
        <w:rPr>
          <w:lang w:val="fr-FR"/>
        </w:rPr>
        <w:t>Current</w:t>
      </w:r>
      <w:proofErr w:type="spellEnd"/>
      <w:r w:rsidRPr="0068110B">
        <w:rPr>
          <w:lang w:val="fr-FR"/>
        </w:rPr>
        <w:t xml:space="preserve"> </w:t>
      </w:r>
      <w:proofErr w:type="spellStart"/>
      <w:r w:rsidRPr="0068110B">
        <w:rPr>
          <w:lang w:val="fr-FR"/>
        </w:rPr>
        <w:t>address</w:t>
      </w:r>
      <w:proofErr w:type="spellEnd"/>
      <w:r w:rsidRPr="0068110B">
        <w:rPr>
          <w:lang w:val="fr-FR"/>
        </w:rPr>
        <w:t>: Laboratoire d'Ecologie Alpine (LECA), UMR CNRS-UGA-USMB 5553, Université Grenoble Alpes, CS 40700, 38058 Grenoble cedex 9, France</w:t>
      </w:r>
    </w:p>
  </w:footnote>
  <w:footnote w:id="3">
    <w:p w14:paraId="59FBF18B" w14:textId="77777777" w:rsidR="00031BB4" w:rsidRPr="00526689" w:rsidRDefault="00031BB4" w:rsidP="00491742">
      <w:pPr>
        <w:rPr>
          <w:lang w:val="en-US"/>
        </w:rPr>
      </w:pPr>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031BB4" w:rsidRPr="00D60152" w:rsidRDefault="00031BB4" w:rsidP="00491742">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3299"/>
    <w:rsid w:val="00026361"/>
    <w:rsid w:val="000269BE"/>
    <w:rsid w:val="00030993"/>
    <w:rsid w:val="00031BB4"/>
    <w:rsid w:val="00035283"/>
    <w:rsid w:val="0004391D"/>
    <w:rsid w:val="00043A0C"/>
    <w:rsid w:val="0004430F"/>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4589"/>
    <w:rsid w:val="00116A41"/>
    <w:rsid w:val="0012089C"/>
    <w:rsid w:val="00121707"/>
    <w:rsid w:val="00121725"/>
    <w:rsid w:val="00121883"/>
    <w:rsid w:val="0012564E"/>
    <w:rsid w:val="001262F4"/>
    <w:rsid w:val="00127F1E"/>
    <w:rsid w:val="00130023"/>
    <w:rsid w:val="00130AC6"/>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EE2"/>
    <w:rsid w:val="002C547B"/>
    <w:rsid w:val="002C77B0"/>
    <w:rsid w:val="002D18C9"/>
    <w:rsid w:val="002D425C"/>
    <w:rsid w:val="002D5D45"/>
    <w:rsid w:val="002D70FC"/>
    <w:rsid w:val="002F03F7"/>
    <w:rsid w:val="002F0891"/>
    <w:rsid w:val="002F1D5B"/>
    <w:rsid w:val="002F1E2A"/>
    <w:rsid w:val="002F2712"/>
    <w:rsid w:val="002F2E80"/>
    <w:rsid w:val="003013E8"/>
    <w:rsid w:val="003028E4"/>
    <w:rsid w:val="0030531F"/>
    <w:rsid w:val="00307958"/>
    <w:rsid w:val="003100E1"/>
    <w:rsid w:val="00311102"/>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50C83"/>
    <w:rsid w:val="00353FB3"/>
    <w:rsid w:val="0035427F"/>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30C2C"/>
    <w:rsid w:val="0043127A"/>
    <w:rsid w:val="00431611"/>
    <w:rsid w:val="004318BC"/>
    <w:rsid w:val="00431B40"/>
    <w:rsid w:val="00431CC7"/>
    <w:rsid w:val="00431E72"/>
    <w:rsid w:val="00434FAD"/>
    <w:rsid w:val="004364EB"/>
    <w:rsid w:val="00440E62"/>
    <w:rsid w:val="00441261"/>
    <w:rsid w:val="00441EA7"/>
    <w:rsid w:val="00446F4C"/>
    <w:rsid w:val="00447328"/>
    <w:rsid w:val="00460379"/>
    <w:rsid w:val="00462D6C"/>
    <w:rsid w:val="0046738C"/>
    <w:rsid w:val="00473658"/>
    <w:rsid w:val="0047386A"/>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577A"/>
    <w:rsid w:val="004C6160"/>
    <w:rsid w:val="004C6D25"/>
    <w:rsid w:val="004D1B07"/>
    <w:rsid w:val="004D588F"/>
    <w:rsid w:val="004D79EA"/>
    <w:rsid w:val="004D7D4E"/>
    <w:rsid w:val="004E0630"/>
    <w:rsid w:val="004E6723"/>
    <w:rsid w:val="004E6932"/>
    <w:rsid w:val="004F0D06"/>
    <w:rsid w:val="004F2961"/>
    <w:rsid w:val="004F3CDF"/>
    <w:rsid w:val="004F4AD6"/>
    <w:rsid w:val="00503479"/>
    <w:rsid w:val="005064C2"/>
    <w:rsid w:val="005130C8"/>
    <w:rsid w:val="0051603C"/>
    <w:rsid w:val="00517DE9"/>
    <w:rsid w:val="00526689"/>
    <w:rsid w:val="00532ED4"/>
    <w:rsid w:val="00533B07"/>
    <w:rsid w:val="00537463"/>
    <w:rsid w:val="00537686"/>
    <w:rsid w:val="00541422"/>
    <w:rsid w:val="00545ECE"/>
    <w:rsid w:val="00546BAB"/>
    <w:rsid w:val="00547C01"/>
    <w:rsid w:val="00555401"/>
    <w:rsid w:val="00555403"/>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4FA9"/>
    <w:rsid w:val="00606AB4"/>
    <w:rsid w:val="00610B05"/>
    <w:rsid w:val="00613389"/>
    <w:rsid w:val="00617D7C"/>
    <w:rsid w:val="0062098E"/>
    <w:rsid w:val="006226E0"/>
    <w:rsid w:val="0062540A"/>
    <w:rsid w:val="006255B5"/>
    <w:rsid w:val="00627F0E"/>
    <w:rsid w:val="00631FBA"/>
    <w:rsid w:val="006377D5"/>
    <w:rsid w:val="00637909"/>
    <w:rsid w:val="00637A06"/>
    <w:rsid w:val="00640446"/>
    <w:rsid w:val="00643EEC"/>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6A96"/>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4F53"/>
    <w:rsid w:val="0070648E"/>
    <w:rsid w:val="00706511"/>
    <w:rsid w:val="00711B53"/>
    <w:rsid w:val="00713DA1"/>
    <w:rsid w:val="00722F38"/>
    <w:rsid w:val="0072557C"/>
    <w:rsid w:val="007308D7"/>
    <w:rsid w:val="0074571A"/>
    <w:rsid w:val="007509C0"/>
    <w:rsid w:val="007512EA"/>
    <w:rsid w:val="007525B2"/>
    <w:rsid w:val="00752B7C"/>
    <w:rsid w:val="0075615A"/>
    <w:rsid w:val="00761E74"/>
    <w:rsid w:val="007621A7"/>
    <w:rsid w:val="00770274"/>
    <w:rsid w:val="00774A38"/>
    <w:rsid w:val="0078202B"/>
    <w:rsid w:val="00786075"/>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472D"/>
    <w:rsid w:val="009C604D"/>
    <w:rsid w:val="009C7B9D"/>
    <w:rsid w:val="009D1883"/>
    <w:rsid w:val="009D5143"/>
    <w:rsid w:val="009E1635"/>
    <w:rsid w:val="009F20D1"/>
    <w:rsid w:val="009F29B8"/>
    <w:rsid w:val="00A01116"/>
    <w:rsid w:val="00A05050"/>
    <w:rsid w:val="00A059B4"/>
    <w:rsid w:val="00A05E6A"/>
    <w:rsid w:val="00A0758E"/>
    <w:rsid w:val="00A20346"/>
    <w:rsid w:val="00A21816"/>
    <w:rsid w:val="00A21F7B"/>
    <w:rsid w:val="00A24A50"/>
    <w:rsid w:val="00A310A7"/>
    <w:rsid w:val="00A3322D"/>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B06F1"/>
    <w:rsid w:val="00AB2B2D"/>
    <w:rsid w:val="00AB3494"/>
    <w:rsid w:val="00AB38F7"/>
    <w:rsid w:val="00AB4E5F"/>
    <w:rsid w:val="00AC0C76"/>
    <w:rsid w:val="00AC1E0F"/>
    <w:rsid w:val="00AC3203"/>
    <w:rsid w:val="00AC5ABB"/>
    <w:rsid w:val="00AC5B63"/>
    <w:rsid w:val="00AC5C88"/>
    <w:rsid w:val="00AD4B30"/>
    <w:rsid w:val="00AD4F9F"/>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55CD"/>
    <w:rsid w:val="00B45FBB"/>
    <w:rsid w:val="00B473AE"/>
    <w:rsid w:val="00B47C44"/>
    <w:rsid w:val="00B542A7"/>
    <w:rsid w:val="00B56B23"/>
    <w:rsid w:val="00B6789F"/>
    <w:rsid w:val="00B70094"/>
    <w:rsid w:val="00B72F86"/>
    <w:rsid w:val="00B765A8"/>
    <w:rsid w:val="00B76F62"/>
    <w:rsid w:val="00B808DD"/>
    <w:rsid w:val="00B8215C"/>
    <w:rsid w:val="00B8314F"/>
    <w:rsid w:val="00B84317"/>
    <w:rsid w:val="00B90FE9"/>
    <w:rsid w:val="00B93CE0"/>
    <w:rsid w:val="00B94BD1"/>
    <w:rsid w:val="00B97A31"/>
    <w:rsid w:val="00BA0B37"/>
    <w:rsid w:val="00BA0FEB"/>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21E5F"/>
    <w:rsid w:val="00C22BE3"/>
    <w:rsid w:val="00C239BC"/>
    <w:rsid w:val="00C27D3C"/>
    <w:rsid w:val="00C30C9D"/>
    <w:rsid w:val="00C31D2C"/>
    <w:rsid w:val="00C32329"/>
    <w:rsid w:val="00C4476D"/>
    <w:rsid w:val="00C520AB"/>
    <w:rsid w:val="00C52128"/>
    <w:rsid w:val="00C56231"/>
    <w:rsid w:val="00C5680C"/>
    <w:rsid w:val="00C65148"/>
    <w:rsid w:val="00C66FAE"/>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8FD"/>
    <w:rsid w:val="00CC3380"/>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27E3"/>
    <w:rsid w:val="00D5426C"/>
    <w:rsid w:val="00D552BF"/>
    <w:rsid w:val="00D60152"/>
    <w:rsid w:val="00D6329C"/>
    <w:rsid w:val="00D64EDC"/>
    <w:rsid w:val="00D6551B"/>
    <w:rsid w:val="00D71FCC"/>
    <w:rsid w:val="00D73B5F"/>
    <w:rsid w:val="00D80DD7"/>
    <w:rsid w:val="00D822CD"/>
    <w:rsid w:val="00D82BA3"/>
    <w:rsid w:val="00D85376"/>
    <w:rsid w:val="00D86DFA"/>
    <w:rsid w:val="00D90B6F"/>
    <w:rsid w:val="00D91397"/>
    <w:rsid w:val="00D92E40"/>
    <w:rsid w:val="00D93B17"/>
    <w:rsid w:val="00D9409F"/>
    <w:rsid w:val="00D94C9A"/>
    <w:rsid w:val="00D97DE4"/>
    <w:rsid w:val="00DA087D"/>
    <w:rsid w:val="00DA7C2F"/>
    <w:rsid w:val="00DB0F3B"/>
    <w:rsid w:val="00DB3BF0"/>
    <w:rsid w:val="00DB3F45"/>
    <w:rsid w:val="00DB4E56"/>
    <w:rsid w:val="00DC101B"/>
    <w:rsid w:val="00DC29D4"/>
    <w:rsid w:val="00DC4EAD"/>
    <w:rsid w:val="00DD23CC"/>
    <w:rsid w:val="00DD4B5E"/>
    <w:rsid w:val="00DD521A"/>
    <w:rsid w:val="00DD5A16"/>
    <w:rsid w:val="00DD636D"/>
    <w:rsid w:val="00DE09D1"/>
    <w:rsid w:val="00DE110E"/>
    <w:rsid w:val="00DE16D5"/>
    <w:rsid w:val="00DE2A75"/>
    <w:rsid w:val="00E03317"/>
    <w:rsid w:val="00E065D7"/>
    <w:rsid w:val="00E11095"/>
    <w:rsid w:val="00E1139B"/>
    <w:rsid w:val="00E11858"/>
    <w:rsid w:val="00E13D68"/>
    <w:rsid w:val="00E141E4"/>
    <w:rsid w:val="00E153EA"/>
    <w:rsid w:val="00E16AC8"/>
    <w:rsid w:val="00E22B0F"/>
    <w:rsid w:val="00E24251"/>
    <w:rsid w:val="00E26388"/>
    <w:rsid w:val="00E30281"/>
    <w:rsid w:val="00E37A6E"/>
    <w:rsid w:val="00E43FC3"/>
    <w:rsid w:val="00E46AD3"/>
    <w:rsid w:val="00E51B83"/>
    <w:rsid w:val="00E5381C"/>
    <w:rsid w:val="00E543D3"/>
    <w:rsid w:val="00E634E7"/>
    <w:rsid w:val="00E64B2E"/>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C762F"/>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D02"/>
    <w:rsid w:val="00F672C4"/>
    <w:rsid w:val="00F71849"/>
    <w:rsid w:val="00F7394E"/>
    <w:rsid w:val="00F77742"/>
    <w:rsid w:val="00F80621"/>
    <w:rsid w:val="00F80AC2"/>
    <w:rsid w:val="00F8408D"/>
    <w:rsid w:val="00F862FE"/>
    <w:rsid w:val="00F866DE"/>
    <w:rsid w:val="00F95DCA"/>
    <w:rsid w:val="00FA0E2F"/>
    <w:rsid w:val="00FA1BA1"/>
    <w:rsid w:val="00FA4751"/>
    <w:rsid w:val="00FB0FD8"/>
    <w:rsid w:val="00FB1F79"/>
    <w:rsid w:val="00FB2B44"/>
    <w:rsid w:val="00FB4014"/>
    <w:rsid w:val="00FB46DD"/>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226E1F1B-F71F-4CDA-B223-5B6460360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8568A-C824-4067-BE4D-2D12AB13A1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16</Pages>
  <Words>39122</Words>
  <Characters>222996</Characters>
  <Application>Microsoft Office Word</Application>
  <DocSecurity>0</DocSecurity>
  <Lines>1858</Lines>
  <Paragraphs>5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14</cp:revision>
  <dcterms:created xsi:type="dcterms:W3CDTF">2020-10-26T18:51:00Z</dcterms:created>
  <dcterms:modified xsi:type="dcterms:W3CDTF">2021-02-1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SiwP7p1"/&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